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3B266C39" w:rsidR="00FF30DF" w:rsidRDefault="00FF30DF" w:rsidP="00FF30DF">
      <w:pPr>
        <w:jc w:val="center"/>
        <w:rPr>
          <w:b/>
          <w:sz w:val="32"/>
          <w:szCs w:val="32"/>
        </w:rPr>
      </w:pPr>
      <w:r>
        <w:rPr>
          <w:b/>
          <w:sz w:val="32"/>
          <w:szCs w:val="32"/>
        </w:rPr>
        <w:t xml:space="preserve">A study of </w:t>
      </w:r>
      <w:r w:rsidR="006205A5">
        <w:rPr>
          <w:b/>
          <w:sz w:val="32"/>
          <w:szCs w:val="32"/>
        </w:rPr>
        <w:t>deep clustering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4DE11DC4" w:rsidR="00FF30DF" w:rsidRDefault="00A76390" w:rsidP="00FF30DF">
      <w:pPr>
        <w:pStyle w:val="Heading2"/>
      </w:pPr>
      <w:r>
        <w:t>Spike Sorting</w:t>
      </w:r>
    </w:p>
    <w:p w14:paraId="47B77C41" w14:textId="41CD0838" w:rsidR="007B78A8" w:rsidRDefault="007B78A8" w:rsidP="007B78A8">
      <w:pPr>
        <w:spacing w:after="0"/>
      </w:pPr>
      <w:r>
        <w:t>Spikes sorting</w:t>
      </w:r>
      <w:r w:rsidR="003319BB">
        <w:t xml:space="preserve"> </w:t>
      </w:r>
      <w:r w:rsidR="003319BB">
        <w:fldChar w:fldCharType="begin"/>
      </w:r>
      <w:r w:rsidR="00325B6F">
        <w:instrText xml:space="preserve"> ADDIN ZOTERO_ITEM CSL_CITATION {"citationID":"kI0QIKvb","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3319BB">
        <w:fldChar w:fldCharType="separate"/>
      </w:r>
      <w:r w:rsidR="003319BB" w:rsidRPr="000F5AF6">
        <w:t>(1)</w:t>
      </w:r>
      <w:r w:rsidR="003319BB">
        <w:fldChar w:fldCharType="end"/>
      </w:r>
      <w:r>
        <w:t xml:space="preserve"> is the process of organizing </w:t>
      </w:r>
      <w:r w:rsidR="008A553B">
        <w:t xml:space="preserve">the </w:t>
      </w:r>
      <w:r w:rsidR="0035005A">
        <w:t xml:space="preserve">instances of </w:t>
      </w:r>
      <w:r>
        <w:t>activity</w:t>
      </w:r>
      <w:r w:rsidR="008A553B">
        <w:t xml:space="preserve"> of neurons</w:t>
      </w:r>
      <w:r>
        <w:t>, also known as spike</w:t>
      </w:r>
      <w:r w:rsidR="008B2AD5">
        <w:t>s</w:t>
      </w:r>
      <w:r>
        <w:t xml:space="preserve">, into groups </w:t>
      </w:r>
      <w:r w:rsidR="00A9149C">
        <w:t>depending</w:t>
      </w:r>
      <w:r>
        <w:t xml:space="preserve"> on </w:t>
      </w:r>
      <w:r>
        <w:t>the putative neurons</w:t>
      </w:r>
      <w:r>
        <w:t>.</w:t>
      </w:r>
      <w:r w:rsidR="008A553B">
        <w:t xml:space="preserve"> </w:t>
      </w:r>
      <w:r w:rsidR="00325B6F">
        <w:t xml:space="preserve">This process is applied to extracellular data where the activity of multiple neurons is captured by a recording electrode </w:t>
      </w:r>
      <w:r w:rsidR="00325B6F">
        <w:fldChar w:fldCharType="begin"/>
      </w:r>
      <w:r w:rsidR="00CC2510">
        <w:instrText xml:space="preserve"> ADDIN ZOTERO_ITEM CSL_CITATION {"citationID":"oRCNRuqP","properties":{"formattedCitation":"(2)","plainCitation":"(2)","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325B6F">
        <w:fldChar w:fldCharType="separate"/>
      </w:r>
      <w:r w:rsidR="00CC2510" w:rsidRPr="00CC2510">
        <w:t>(2)</w:t>
      </w:r>
      <w:r w:rsidR="00325B6F">
        <w:fldChar w:fldCharType="end"/>
      </w:r>
      <w:r w:rsidR="00325B6F">
        <w:t xml:space="preserve">. Therefore, the </w:t>
      </w:r>
      <w:r w:rsidR="00325B6F" w:rsidRPr="00325B6F">
        <w:t>provenience</w:t>
      </w:r>
      <w:r w:rsidR="00325B6F">
        <w:t xml:space="preserve"> of each spike is unknown during recording. Spike sorting is often referred to as analogous </w:t>
      </w:r>
      <w:r w:rsidR="00CC2510">
        <w:fldChar w:fldCharType="begin"/>
      </w:r>
      <w:r w:rsidR="00CC2510">
        <w:instrText xml:space="preserve"> ADDIN ZOTERO_ITEM CSL_CITATION {"citationID":"VLr38Zwd","properties":{"formattedCitation":"(3)","plainCitation":"(3)","noteIndex":0},"citationItems":[{"id":1358,"uris":["http://zotero.org/users/8619560/items/U3KL47MA"],"itemData":{"id":1358,"type":"article-journal","abstract":"'Independent component analysis' is a technique of data transformation that finds independent sources of activity in recorded mixtures of sources. It can be used to recover fluctuations of membrane potential from individual neurons in multiple-detector optical recordings. There are some examples in which more than 100 neurons can be separated simultaneously. Independent component analysis automatically separates overlapping action potentials, recovers action potentials of different sizes from the same neuron, removes artifacts and finds the position of each neuron on the detector array. One limitation is that the number of sources--neurons and artifacts--must be equal to or less than the number of simultaneous recordings. Independent component analysis also has many other applications in neuroscience including, removal of artifacts from EEG data, identification of spatially independent brain regions in fMRI recordings and determination of population codes in multi-unit recordings.","container-title":"Trends in Neurosciences","DOI":"10.1016/s0166-2236(00)01683-0","ISSN":"0166-2236","issue":"1","journalAbbreviation":"Trends Neurosci","language":"eng","note":"PMID: 11163888","page":"54-63","source":"PubMed","title":"Independent component analysis at the neural cocktail party","volume":"24","author":[{"family":"Brown","given":"G. D."},{"family":"Yamada","given":"S."},{"family":"Sejnowski","given":"T. J."}],"issued":{"date-parts":[["2001",1]]}}}],"schema":"https://github.com/citation-style-language/schema/raw/master/csl-citation.json"} </w:instrText>
      </w:r>
      <w:r w:rsidR="00CC2510">
        <w:fldChar w:fldCharType="separate"/>
      </w:r>
      <w:r w:rsidR="00CC2510" w:rsidRPr="00CC2510">
        <w:t>(3)</w:t>
      </w:r>
      <w:r w:rsidR="00CC2510">
        <w:fldChar w:fldCharType="end"/>
      </w:r>
      <w:r w:rsidR="00CC2510">
        <w:t xml:space="preserve"> </w:t>
      </w:r>
      <w:r w:rsidR="00325B6F">
        <w:t xml:space="preserve">to the cocktail party problem </w:t>
      </w:r>
      <w:r w:rsidR="00325B6F">
        <w:fldChar w:fldCharType="begin"/>
      </w:r>
      <w:r w:rsidR="00CC2510">
        <w:instrText xml:space="preserve"> ADDIN ZOTERO_ITEM CSL_CITATION {"citationID":"sVByXJ1J","properties":{"formattedCitation":"(4)","plainCitation":"(4)","noteIndex":0},"citationItems":[{"id":1356,"uris":["http://zotero.org/users/8619560/items/NNGP59KU"],"itemData":{"id":1356,"type":"article-journal","abstract":"This review presents an overview of a challenging problem in auditory perception, the cocktail party phenomenon, the delineation of which goes back to a classic paper by Cherry in 1953. In this review, we address the following issues: (1) human auditory scene analysis, which is a general process carried out by the auditory system of a human listener; (2) insight into auditory perception, which is derived from Marr's vision theory; (3) computational auditory scene analysis, which focuses on specific approaches aimed at solving the machine cocktail party problem; (4) active audition, the proposal for which is motivated by analogy with active vision, and (5) discussion of brain theory and independent component analysis, on the one hand, and correlative neural firing, on the other.","container-title":"Neural Computation","DOI":"10.1162/0899766054322964","ISSN":"0899-7667","issue":"9","journalAbbreviation":"Neural Comput","language":"eng","note":"PMID: 15992485","page":"1875-1902","source":"PubMed","title":"The cocktail party problem","volume":"17","author":[{"family":"Haykin","given":"Simon"},{"family":"Chen","given":"Zhe"}],"issued":{"date-parts":[["2005",9]]}}}],"schema":"https://github.com/citation-style-language/schema/raw/master/csl-citation.json"} </w:instrText>
      </w:r>
      <w:r w:rsidR="00325B6F">
        <w:fldChar w:fldCharType="separate"/>
      </w:r>
      <w:r w:rsidR="00CC2510" w:rsidRPr="00CC2510">
        <w:t>(4)</w:t>
      </w:r>
      <w:r w:rsidR="00325B6F">
        <w:fldChar w:fldCharType="end"/>
      </w:r>
      <w:r w:rsidR="00325B6F">
        <w:t xml:space="preserve">. The latter requires the isolation of </w:t>
      </w:r>
      <w:r w:rsidR="00CC2510">
        <w:t xml:space="preserve">an individual’s </w:t>
      </w:r>
      <w:r w:rsidR="00325B6F">
        <w:t>speech in complex environment</w:t>
      </w:r>
      <w:r w:rsidR="00CC2510">
        <w:t xml:space="preserve">, similarly spike sorting attempts to extract the words (as in spikes) of a </w:t>
      </w:r>
      <w:r w:rsidR="007B6091">
        <w:t xml:space="preserve">single person (as in neuron) in a complex environment that is riddled with noise and where individuals may speak at once (spike superposition) and at different cadences (different firing rates of neurons). </w:t>
      </w:r>
      <w:r w:rsidR="001E74D7">
        <w:t xml:space="preserve">Spike sorting operates on the assumption that each neuron produces spikes of a similar shape, while simultaneously different from the spikes of any other neuron. </w:t>
      </w:r>
    </w:p>
    <w:p w14:paraId="57AF003A" w14:textId="77777777" w:rsidR="0083641E" w:rsidRDefault="0083641E" w:rsidP="007B78A8">
      <w:pPr>
        <w:spacing w:after="0"/>
      </w:pPr>
    </w:p>
    <w:p w14:paraId="2F5EC5F0" w14:textId="4EC28122" w:rsidR="004C4403" w:rsidRDefault="00980915" w:rsidP="00980915">
      <w:pPr>
        <w:spacing w:after="0"/>
      </w:pPr>
      <w:r>
        <w:t xml:space="preserve">In its most traditional form, the spiking sorting process is separated into four consecutive steps </w:t>
      </w:r>
      <w:r>
        <w:fldChar w:fldCharType="begin"/>
      </w:r>
      <w:r>
        <w:instrText xml:space="preserve"> ADDIN ZOTERO_ITEM CSL_CITATION {"citationID":"J0VJiLMd","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Pr="000F5AF6">
        <w:t>(1)</w:t>
      </w:r>
      <w:r>
        <w:fldChar w:fldCharType="end"/>
      </w:r>
      <w:r>
        <w:t xml:space="preserve">: filtering of the recording signal, spike detection of the filtered signal, feature extraction of the detected spikes (to reduce dimensionality) and clustering for the assignment of spikes to a specific neuron. </w:t>
      </w:r>
      <w:r>
        <w:t xml:space="preserve">The filtering of the recording signals employs </w:t>
      </w:r>
      <w:r w:rsidRPr="00C970C2">
        <w:t xml:space="preserve">a band-pass filter </w:t>
      </w:r>
      <w:r>
        <w:t xml:space="preserve">between 300 and 3000Hz </w:t>
      </w:r>
      <w:r>
        <w:fldChar w:fldCharType="begin"/>
      </w:r>
      <w:r w:rsidR="003C3961">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to capture the</w:t>
      </w:r>
      <w:r>
        <w:t xml:space="preserve"> frequency components </w:t>
      </w:r>
      <w:r>
        <w:t>of spikes</w:t>
      </w:r>
      <w:r w:rsidRPr="00C970C2">
        <w:t xml:space="preserve">. </w:t>
      </w:r>
      <w:r w:rsidR="004C4403">
        <w:t xml:space="preserve">The </w:t>
      </w:r>
      <w:r>
        <w:t>s</w:t>
      </w:r>
      <w:r w:rsidRPr="00C970C2">
        <w:t xml:space="preserve">pike detection </w:t>
      </w:r>
      <w:r w:rsidR="004C4403">
        <w:t xml:space="preserve">step is </w:t>
      </w:r>
      <w:r w:rsidR="004C4403">
        <w:t xml:space="preserve">traditionally </w:t>
      </w:r>
      <w:r w:rsidR="004C4403">
        <w:t>a simple</w:t>
      </w:r>
      <w:r w:rsidRPr="00C970C2">
        <w:t xml:space="preserve"> amplitude thresholding</w:t>
      </w:r>
      <w:r w:rsidR="004C4403">
        <w:t xml:space="preserve"> which imposes a comprise </w:t>
      </w:r>
      <w:r w:rsidRPr="00C970C2">
        <w:t xml:space="preserve">between </w:t>
      </w:r>
      <w:r w:rsidR="004C4403">
        <w:t xml:space="preserve">the precise </w:t>
      </w:r>
      <w:r w:rsidR="007A5116">
        <w:t xml:space="preserve">identification of spikes and the number of instances identified. In other words, the more spikes are identified the higher is the </w:t>
      </w:r>
      <w:r w:rsidR="007A5116">
        <w:lastRenderedPageBreak/>
        <w:t xml:space="preserve">chance to include noise; however, as many spike as possible must be extracted. This study focuses on the last two steps of the pipeline, the feature extraction and the clustering. </w:t>
      </w:r>
      <w:r w:rsidR="00C56A4B">
        <w:t xml:space="preserve">The feature extraction step attempts to identify the most informative feature for the generation of lower-dimensional working space, while the clustering step attempts to separate clusters in the space obtained by the feature extraction. </w:t>
      </w:r>
      <w:r w:rsidR="004E3875">
        <w:t>In this case, the most informative features represent the features that bestow the most separability between clusters</w:t>
      </w:r>
      <w:r w:rsidR="0098589B">
        <w:t>. Finally, each cluster</w:t>
      </w:r>
      <w:r w:rsidR="00107749">
        <w:t xml:space="preserve"> </w:t>
      </w:r>
      <w:r w:rsidR="0098589B">
        <w:t xml:space="preserve">should represent </w:t>
      </w:r>
      <w:r w:rsidR="00AD6CA2">
        <w:t>all</w:t>
      </w:r>
      <w:r w:rsidR="0098589B">
        <w:t xml:space="preserve"> instances of activity of a single </w:t>
      </w:r>
      <w:r w:rsidR="003D4F39">
        <w:t xml:space="preserve">neuron. </w:t>
      </w:r>
    </w:p>
    <w:p w14:paraId="357C8AB5" w14:textId="77777777" w:rsidR="00980915" w:rsidRDefault="00980915" w:rsidP="00FA0F61">
      <w:pPr>
        <w:spacing w:after="0"/>
      </w:pPr>
    </w:p>
    <w:p w14:paraId="1E3257CA" w14:textId="39582699" w:rsidR="00532CCA" w:rsidRPr="00C970C2" w:rsidRDefault="00532CCA" w:rsidP="00FA0F61">
      <w:pPr>
        <w:spacing w:after="0"/>
      </w:pPr>
      <w:r>
        <w:t xml:space="preserve">The spike sorting pipeline has seen a number of iterations during the years, starting from a manual approach where spikes were separated and assigned by a researcher based on simple charateristics such as shape, amplitude, inter-spike interval or principal components. Nevertheless, due to the recent advances in recording hardware such methods are rapidly turning intractable. The number of neurons captured in recordings has been increasing exponentially sinces the 1950s </w:t>
      </w:r>
      <w:r>
        <w:fldChar w:fldCharType="begin"/>
      </w:r>
      <w:r w:rsidR="003C3961">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fldChar w:fldCharType="separate"/>
      </w:r>
      <w:r w:rsidR="003C3961" w:rsidRPr="003C3961">
        <w:t>(6)</w:t>
      </w:r>
      <w:r>
        <w:fldChar w:fldCharType="end"/>
      </w:r>
      <w:r>
        <w:t xml:space="preserve"> and now with the development of multi-array silicon probes</w:t>
      </w:r>
      <w:r>
        <w:t xml:space="preserve"> </w:t>
      </w:r>
      <w:r>
        <w:fldChar w:fldCharType="begin"/>
      </w:r>
      <w:r w:rsidR="003C3961">
        <w:instrText xml:space="preserve"> ADDIN ZOTERO_ITEM CSL_CITATION {"citationID":"q8YpxTGW","properties":{"formattedCitation":"(7)","plainCitation":"(7)","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schema":"https://github.com/citation-style-language/schema/raw/master/csl-citation.json"} </w:instrText>
      </w:r>
      <w:r>
        <w:fldChar w:fldCharType="separate"/>
      </w:r>
      <w:r w:rsidR="003C3961" w:rsidRPr="003C3961">
        <w:t>(7)</w:t>
      </w:r>
      <w:r>
        <w:fldChar w:fldCharType="end"/>
      </w:r>
      <w:r>
        <w:t xml:space="preserve">, thousands of neurons can be captured in a single recording. </w:t>
      </w:r>
      <w:r w:rsidR="00982FA9">
        <w:t>Depending on the approach, online or offline, different variants can be used. In offline spike sorting the use of more sophisticated algorithms is allowed by the lack of a time constraint, while in online spike sorting it must be done during the recording and a faster approach is required to abide by the time constraints</w:t>
      </w:r>
      <w:r w:rsidR="002176A7">
        <w:t>.</w:t>
      </w:r>
      <w:r w:rsidR="00D2526C">
        <w:t xml:space="preserve"> Lately, template matching has been increasingly utilized as a alternative for the spike detection and feature extraction steps due to its performance and computational efficiency </w:t>
      </w:r>
      <w:r w:rsidR="00D2526C">
        <w:fldChar w:fldCharType="begin"/>
      </w:r>
      <w:r w:rsidR="003C3961">
        <w:instrText xml:space="preserve"> ADDIN ZOTERO_ITEM CSL_CITATION {"citationID":"KmkUq83m","properties":{"formattedCitation":"(8)","plainCitation":"(8)","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D2526C">
        <w:fldChar w:fldCharType="separate"/>
      </w:r>
      <w:r w:rsidR="003C3961" w:rsidRPr="003C3961">
        <w:t>(8)</w:t>
      </w:r>
      <w:r w:rsidR="00D2526C">
        <w:fldChar w:fldCharType="end"/>
      </w:r>
      <w:r w:rsidR="00D2526C">
        <w:t xml:space="preserve">, as it is usually applied to only a subset of the dataset. </w:t>
      </w:r>
    </w:p>
    <w:p w14:paraId="41AAB2AA" w14:textId="77777777" w:rsidR="00FA0F61" w:rsidRDefault="00FA0F61" w:rsidP="007B78A8">
      <w:pPr>
        <w:spacing w:after="0"/>
      </w:pPr>
    </w:p>
    <w:p w14:paraId="2EFA28EC" w14:textId="67937B5B" w:rsidR="0083641E" w:rsidRDefault="00FA0F61" w:rsidP="007B78A8">
      <w:pPr>
        <w:spacing w:after="0"/>
      </w:pPr>
      <w:bookmarkStart w:id="0" w:name="_Hlk197072018"/>
      <w:r>
        <w:t xml:space="preserve">In this work, we </w:t>
      </w:r>
      <w:r>
        <w:t xml:space="preserve">endevour in the pursuit of identifying </w:t>
      </w:r>
      <w:r>
        <w:t xml:space="preserve"> </w:t>
      </w:r>
      <w:r w:rsidR="00107749">
        <w:t>the suitability of deep clustering algorithms</w:t>
      </w:r>
      <w:r w:rsidR="002670BF">
        <w:t xml:space="preserve"> for spike sorting</w:t>
      </w:r>
      <w:r>
        <w:t xml:space="preserve">. </w:t>
      </w:r>
      <w:r w:rsidR="00982FA9">
        <w:t xml:space="preserve">Although, many feature extraction and clustering algorithms have been employed in the task of spike sorting, no golden standard </w:t>
      </w:r>
      <w:r w:rsidR="00982FA9">
        <w:fldChar w:fldCharType="begin"/>
      </w:r>
      <w:r w:rsidR="00290861">
        <w:instrText xml:space="preserve"> ADDIN ZOTERO_ITEM CSL_CITATION {"citationID":"ZQb6V8Ie","properties":{"formattedCitation":"(1,5,9,10)","plainCitation":"(1,5,9,10)","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id":"wQC2BQlZ/PzehbGVO","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00982FA9">
        <w:fldChar w:fldCharType="separate"/>
      </w:r>
      <w:r w:rsidR="00290861" w:rsidRPr="00290861">
        <w:t>(1,5,9,10)</w:t>
      </w:r>
      <w:r w:rsidR="00982FA9">
        <w:fldChar w:fldCharType="end"/>
      </w:r>
      <w:r w:rsidR="00982FA9">
        <w:t xml:space="preserve"> </w:t>
      </w:r>
      <w:r w:rsidR="00982FA9">
        <w:t xml:space="preserve">has been yet found as the performance of each algorithm is dependent upon the specific characteristics of the data. </w:t>
      </w:r>
      <w:r>
        <w:t xml:space="preserve">Here, we </w:t>
      </w:r>
      <w:r w:rsidR="00982FA9">
        <w:t>propose the use of deep clustering algorithms in the pursuit of identifying a more performant option for the spike sorting task.</w:t>
      </w:r>
      <w:r>
        <w:t xml:space="preserve">  </w:t>
      </w:r>
      <w:bookmarkEnd w:id="0"/>
    </w:p>
    <w:p w14:paraId="33BB637E" w14:textId="77777777" w:rsidR="00284D80" w:rsidRDefault="00284D80" w:rsidP="00284D80"/>
    <w:p w14:paraId="70865C7A" w14:textId="22483A82" w:rsidR="00284D80" w:rsidRDefault="00284D80" w:rsidP="00284D80">
      <w:pPr>
        <w:pStyle w:val="Heading2"/>
      </w:pPr>
      <w:r>
        <w:t>Deep Clustering Algorithms</w:t>
      </w:r>
    </w:p>
    <w:p w14:paraId="7BD66309" w14:textId="3EEB3944" w:rsidR="00284D80" w:rsidRDefault="003C3961" w:rsidP="00284D80">
      <w:r>
        <w:t xml:space="preserve">Deep clustering algorithms </w:t>
      </w:r>
      <w:r w:rsidR="00A322CD">
        <w:fldChar w:fldCharType="begin"/>
      </w:r>
      <w:r w:rsidR="00A322CD">
        <w:instrText xml:space="preserve"> ADDIN ZOTERO_ITEM CSL_CITATION {"citationID":"1tAiVVSk","properties":{"formattedCitation":"(11)","plainCitation":"(11)","noteIndex":0},"citationItems":[{"id":1361,"uris":["http://zotero.org/users/8619560/items/IFBNJL2F"],"itemData":{"id":1361,"type":"article-journal","abstract":"Clustering is a fundamental problem in many data-driven application domains, and clustering performance highly depends on the quality of data representation. Hence, linear or non-linear feature transformations have been extensively used to learn a better data representation for clustering. In recent years, a lot of works focused on using deep neural networks to learn a clustering-friendly representation, resulting in a significant increase of clustering performance. In this paper, we give a systematic survey of clustering with deep learning in views of architecture. Specifically, we first introduce the preliminary knowledge for better understanding of this field. Then, a taxonomy of clustering with deep learning is proposed and some representative methods are introduced. Finally, we propose some interesting future opportunities of clustering with deep learning and give some conclusion remarks.","container-title":"IEEE Access","DOI":"10.1109/ACCESS.2018.2855437","ISSN":"2169-3536","page":"39501-39514","source":"IEEE Xplore","title":"A Survey of Clustering With Deep Learning: From the Perspective of Network Architecture","title-short":"A Survey of Clustering With Deep Learning","volume":"6","author":[{"family":"Min","given":"Erxue"},{"family":"Guo","given":"Xifeng"},{"family":"Liu","given":"Qiang"},{"family":"Zhang","given":"Gen"},{"family":"Cui","given":"Jianjing"},{"family":"Long","given":"Jun"}],"issued":{"date-parts":[["2018"]]}}}],"schema":"https://github.com/citation-style-language/schema/raw/master/csl-citation.json"} </w:instrText>
      </w:r>
      <w:r w:rsidR="00A322CD">
        <w:fldChar w:fldCharType="separate"/>
      </w:r>
      <w:r w:rsidR="00A322CD" w:rsidRPr="00A322CD">
        <w:t>(11)</w:t>
      </w:r>
      <w:r w:rsidR="00A322CD">
        <w:fldChar w:fldCharType="end"/>
      </w:r>
      <w:r w:rsidR="00A322CD">
        <w:t xml:space="preserve"> </w:t>
      </w:r>
      <w:r>
        <w:t xml:space="preserve">are neural network approaches to clustering based on autoencoders </w:t>
      </w:r>
      <w:r>
        <w:fldChar w:fldCharType="begin"/>
      </w:r>
      <w:r w:rsidR="00A322CD">
        <w:instrText xml:space="preserve"> ADDIN ZOTERO_ITEM CSL_CITATION {"citationID":"nE2qJQTp","properties":{"formattedCitation":"(12,13)","plainCitation":"(12,13)","noteIndex":0},"citationItems":[{"id":115,"uris":["http://zotero.org/users/8619560/items/KVUVS9KT"],"itemData":{"id":115,"type":"chapter","abstract":"The study of psychiatric and neurologic disorders typically involves the acquisition of a wide range of different types of data, such as brain images, electronic health records, and mobile phone sensors data. Each type of data has its unique temporal and spatial characteristics, and the process of extracting useful information from them can be very challenging. Autoencoders are neural networks that can automatically learn useful features and representations from the data; this makes them an ideal technique for simplifying the process of feature engineering in machine learning studies. In addition, autoencoders can be used for dimensionality reduction, denoising data, generative modeling, and even pretraining deep learning neural networks. In this chapter, we present the fundamental concepts of autoencoders and provide an overview of how they execute these tasks. Finally, we show some exemplary applications from brain disorders research.","ISBN":"978-0-12-815739-8","note":"DOI: 10.1016/B978-0-12-815739-8.00011-0","page":"193-208","source":"ResearchGate","title":"Autoencoders","author":[{"family":"Pinaya","given":"Walter"},{"family":"Vieira","given":"Sandra"},{"family":"Garcia-Dias","given":"Rafael"},{"family":"Mechelli","given":"Andrea"}],"issued":{"date-parts":[["2019",11,19]]}}},{"id":308,"uris":["http://zotero.org/users/8619560/items/TVZXUEDX"],"itemData":{"id":308,"type":"paper-conference","abstract":"Autoencoders play a fundamental role in unsupervised learning and in deep architectures for transfer learning and other tasks. In spite of their fundamental role, only linear autoencoders over the real numbers have been solved analytically. Here we present a general mathematical framework for the study of both linear and non-linear autoencoders. The framework allows one to derive an analytical treatment for the most non-linear autoencoder, the Boolean autoencoder. Learning in the Boolean autoencoder is equivalent to a clustering problem that can be solved in polynomial time when the number of clusters is small and becomes NP complete when the number of clusters is large. The framework sheds light on the different kinds of autoencoders, their learning complexity, their horizontal and vertical composability in deep architectures, their critical points, and their fundamental connections to clustering, Hebbian learning, and information theory.","container-title":"Proceedings of ICML Workshop on Unsupervised and Transfer Learning","event-title":"Proceedings of ICML Workshop on Unsupervised and Transfer Learning","language":"en","note":"ISSN: 1938-7228","page":"37-49","publisher":"JMLR Workshop and Conference Proceedings","source":"proceedings.mlr.press","title":"Autoencoders, Unsupervised Learning, and Deep Architectures","URL":"https://proceedings.mlr.press/v27/baldi12a.html","author":[{"family":"Baldi","given":"Pierre"}],"accessed":{"date-parts":[["2021",12,22]]},"issued":{"date-parts":[["2012",6,27]]}}}],"schema":"https://github.com/citation-style-language/schema/raw/master/csl-citation.json"} </w:instrText>
      </w:r>
      <w:r>
        <w:fldChar w:fldCharType="separate"/>
      </w:r>
      <w:r w:rsidR="00A322CD" w:rsidRPr="00A322CD">
        <w:t>(12,13)</w:t>
      </w:r>
      <w:r>
        <w:fldChar w:fldCharType="end"/>
      </w:r>
      <w:r>
        <w:t xml:space="preserve">. </w:t>
      </w:r>
      <w:r w:rsidR="000C0258">
        <w:t xml:space="preserve">Traditionally, autoencoders are composed of two inter-linked parts: an encoder and a decoder. Their task is to compress the input data into a latent representation, usually lower-dimensional, and reconstruct the input data at the ouput. </w:t>
      </w:r>
      <w:r w:rsidR="006B5425">
        <w:t xml:space="preserve">Autoencoders have been applied for many different applications such as feature extraction, dimensionality reducion, generative modelling and anomality detection. </w:t>
      </w:r>
      <w:r w:rsidR="00B43256">
        <w:t xml:space="preserve">Autoencoders have been also been demonstrated to be an adequate approach in the feature extraction of image datasets </w:t>
      </w:r>
      <w:r w:rsidR="00B43256">
        <w:fldChar w:fldCharType="begin"/>
      </w:r>
      <w:r w:rsidR="00B43256">
        <w:instrText xml:space="preserve"> ADDIN ZOTERO_ITEM CSL_CITATION {"citationID":"tdipSHPF","properties":{"formattedCitation":"(14\\uc0\\u8211{}16)","plainCitation":"(14–16)","noteIndex":0},"citationItems":[{"id":395,"uris":["http://zotero.org/users/8619560/items/A6RBAM56"],"itemData":{"id":395,"type":"article-journal","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container-title":"Science (New York, N.Y.)","DOI":"10.1126/science.1127647","ISSN":"1095-9203","issue":"5786","journalAbbreviation":"Science","language":"eng","note":"PMID: 16873662","page":"504-507","source":"PubMed","title":"Reducing the dimensionality of data with neural networks","volume":"313","author":[{"family":"Hinton","given":"G. E."},{"family":"Salakhutdinov","given":"R. R."}],"issued":{"date-parts":[["2006",7,28]]}}},{"id":396,"uris":["http://zotero.org/users/8619560/items/2YSRKTZ6"],"itemData":{"id":396,"type":"paper-conference","abstract":"The autoencoder algorithm and its deep version as traditional dimensionality reduction methods have achieved great success via the powerful representability of neural networks. However, they just use each instance to reconstruct itself and ignore to explicitly model the data relation so as to discover the underlying effective manifold structure. In this paper, we propose a dimensionality reduction method by manifold learning, which iteratively explores data relation and use the relation to pursue the manifold structure. The method is realized by a so called \"generalized autoencoder\" (GAE), which extends the traditional autoencoder in two aspects: (1) each instance xi is used to reconstruct a set of instances xj rather than itself. (2) The reconstruction error of each instance (||xj – x'i||2) is weighted by a relational function of xi and xj defined on the learned manifold. Hence, the GAE captures the structure of the data space through minimizing the weighted distances between reconstructed instances and the original ones. The generalized autoencoder provides a general neural network framework for dimensionality reduction. In addition, we propose a multilayer architecture of the generalized autoencoder called deep generalized autoencoder to handle highly complex datasets. Finally, to evaluate the proposed methods, we perform extensive experiments on three datasets. The experiments demonstrate that the proposed methods achieve promising performance.","container-title":"2014 IEEE Conference on Computer Vision and Pattern Recognition Workshops","DOI":"10.1109/CVPRW.2014.79","event-title":"2014 IEEE Conference on Computer Vision and Pattern Recognition Workshops","note":"ISSN: 2160-7516","page":"496-503","source":"IEEE Xplore","title":"Generalized Autoencoder: A Neural Network Framework for Dimensionality Reduction","title-short":"Generalized Autoencoder","author":[{"family":"Wang","given":"Wei"},{"family":"Huang","given":"Yan"},{"family":"Wang","given":"Yizhou"},{"family":"Wang","given":"Liang"}],"issued":{"date-parts":[["2014",6]]}}},{"id":394,"uris":["http://zotero.org/users/8619560/items/2VYMWVCR"],"itemData":{"id":394,"type":"article-journal","abstract":"Auto-encoder—a tricky three-layered neural network, known as auto-association before, constructs the “building block” of deep learning, which has been demonstrated to achieve good performance in various domains. In this paper, we try to investigate the dimensionality reduction ability of auto-encoder, and see if it has some kind of good property that might accumulate when being stacked and thus contribute to the success of deep learning. Based on the above idea, this paper starts from auto-encoder and focuses on its ability to reduce the dimensionality, trying to understand the difference between auto-encoder and state-of-the-art dimensionality reduction methods. Experiments are conducted both on the synthesized data for an intuitive understanding of the method, mainly on two and three-dimensional spaces for better visualization, and on some real datasets, including MNIST and Olivetti face datasets. The results show that auto-encoder can indeed learn something different from other methods. Besides, we preliminarily investigate the influence of the number of hidden layer nodes on the performance of auto-encoder and its possible relation with the intrinsic dimensionality of input data.","collection-title":"RoLoD: Robust Local Descriptors for Computer Vision 2014","container-title":"Neurocomputing","DOI":"10.1016/j.neucom.2015.08.104","ISSN":"0925-2312","journalAbbreviation":"Neurocomputing","language":"en","page":"232-242","source":"ScienceDirect","title":"Auto-encoder based dimensionality reduction","volume":"184","author":[{"family":"Wang","given":"Yasi"},{"family":"Yao","given":"Hongxun"},{"family":"Zhao","given":"Sicheng"}],"issued":{"date-parts":[["2016",4,5]]}}}],"schema":"https://github.com/citation-style-language/schema/raw/master/csl-citation.json"} </w:instrText>
      </w:r>
      <w:r w:rsidR="00B43256">
        <w:fldChar w:fldCharType="separate"/>
      </w:r>
      <w:r w:rsidR="00B43256" w:rsidRPr="00B43256">
        <w:t>(14–16)</w:t>
      </w:r>
      <w:r w:rsidR="00B43256">
        <w:fldChar w:fldCharType="end"/>
      </w:r>
      <w:r w:rsidR="00B43256">
        <w:t xml:space="preserve">, such as MNIST. </w:t>
      </w:r>
      <w:r w:rsidR="0071432D">
        <w:t>Due to inherent non-linearity of autoencoders from the activation functions,</w:t>
      </w:r>
      <w:r w:rsidR="006B5425">
        <w:t xml:space="preserve"> autoencoders are a suitable approach for the task of spike sorting</w:t>
      </w:r>
      <w:r w:rsidR="00B43256">
        <w:t xml:space="preserve"> </w:t>
      </w:r>
      <w:r w:rsidR="007A03DD">
        <w:fldChar w:fldCharType="begin"/>
      </w:r>
      <w:r w:rsidR="007A03DD">
        <w:instrText xml:space="preserve"> ADDIN ZOTERO_ITEM CSL_CITATION {"citationID":"u0WJxSEi","properties":{"formattedCitation":"(17)","plainCitation":"(17)","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rsidR="007A03DD">
        <w:fldChar w:fldCharType="separate"/>
      </w:r>
      <w:r w:rsidR="007A03DD" w:rsidRPr="007A03DD">
        <w:t>(17)</w:t>
      </w:r>
      <w:r w:rsidR="007A03DD">
        <w:fldChar w:fldCharType="end"/>
      </w:r>
      <w:r w:rsidR="006B5425">
        <w:t xml:space="preserve">.  </w:t>
      </w:r>
    </w:p>
    <w:p w14:paraId="1F1A3675" w14:textId="632CA9F7" w:rsidR="007A03DD" w:rsidRDefault="007A03DD" w:rsidP="00284D80">
      <w:r>
        <w:t xml:space="preserve">Traditional clustering methods have been shown to struggle with high-dimensional complex data. Deep clustering algorithms have been proposed a solution for this issue and have been demonstrated to have a high performance on image datasets </w:t>
      </w:r>
      <w:r>
        <w:fldChar w:fldCharType="begin"/>
      </w:r>
      <w:r w:rsidR="00513C62">
        <w:instrText xml:space="preserve"> ADDIN ZOTERO_ITEM CSL_CITATION {"citationID":"XG40fcni","properties":{"formattedCitation":"(18\\uc0\\u8211{}25)","plainCitation":"(18–25)","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13C62" w:rsidRPr="00513C62">
        <w:t>(18–25)</w:t>
      </w:r>
      <w:r>
        <w:fldChar w:fldCharType="end"/>
      </w:r>
      <w:r>
        <w:t xml:space="preserve">.  </w:t>
      </w:r>
      <w:r w:rsidR="00513C62">
        <w:t xml:space="preserve">Most of these methods </w:t>
      </w:r>
      <w:r w:rsidR="00513C62">
        <w:lastRenderedPageBreak/>
        <w:fldChar w:fldCharType="begin"/>
      </w:r>
      <w:r w:rsidR="00290861">
        <w:instrText xml:space="preserve"> ADDIN ZOTERO_ITEM CSL_CITATION {"citationID":"rtOlVxhS","properties":{"formattedCitation":"(18,19,22,24,26,27)","plainCitation":"(18,19,22,24,26,27)","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rsidR="00513C62">
        <w:fldChar w:fldCharType="separate"/>
      </w:r>
      <w:r w:rsidR="00290861" w:rsidRPr="00290861">
        <w:t>(18,19,22,24,26,27)</w:t>
      </w:r>
      <w:r w:rsidR="00513C62">
        <w:fldChar w:fldCharType="end"/>
      </w:r>
      <w:r w:rsidR="00513C62">
        <w:t xml:space="preserve"> have be</w:t>
      </w:r>
      <w:r w:rsidR="009F6C8D">
        <w:t xml:space="preserve">en designed </w:t>
      </w:r>
      <w:r w:rsidR="000647FF">
        <w:t xml:space="preserve">with a modified loss function to include both the reconstruction and the clustering as well. </w:t>
      </w:r>
      <w:r w:rsidR="0062314B">
        <w:t>A subset of d</w:t>
      </w:r>
      <w:r w:rsidR="00A429E9">
        <w:t>eep clustering methods</w:t>
      </w:r>
      <w:r w:rsidR="0062314B">
        <w:t xml:space="preserve"> </w:t>
      </w:r>
      <w:r w:rsidR="0062314B">
        <w:fldChar w:fldCharType="begin"/>
      </w:r>
      <w:r w:rsidR="0062314B">
        <w:instrText xml:space="preserve"> ADDIN ZOTERO_ITEM CSL_CITATION {"citationID":"DRkPLL14","properties":{"formattedCitation":"(20,21)","plainCitation":"(20,21)","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62314B" w:rsidRPr="0062314B">
        <w:t>(20,21)</w:t>
      </w:r>
      <w:r w:rsidR="0062314B">
        <w:fldChar w:fldCharType="end"/>
      </w:r>
      <w:r w:rsidR="00A429E9">
        <w:t xml:space="preserve"> have also been designed</w:t>
      </w:r>
      <w:r w:rsidR="00AC456A">
        <w:t xml:space="preserve"> based on pretraining followed by iterative refinement based on</w:t>
      </w:r>
      <w:r w:rsidR="00A429E9">
        <w:t xml:space="preserve"> the statistical dip-test</w:t>
      </w:r>
      <w:r w:rsidR="0062314B">
        <w:t xml:space="preserve"> </w:t>
      </w:r>
      <w:r w:rsidR="0062314B">
        <w:fldChar w:fldCharType="begin"/>
      </w:r>
      <w:r w:rsidR="0062314B">
        <w:instrText xml:space="preserve"> ADDIN ZOTERO_ITEM CSL_CITATION {"citationID":"MMEA89Jg","properties":{"formattedCitation":"(28)","plainCitation":"(28)","noteIndex":0},"citationItems":[{"id":1367,"uris":["http://zotero.org/users/8619560/items/U8TF3NKK"],"itemData":{"id":1367,"type":"article-journal","abstract":"The dip test measures multimodality in a sample by the maximum difference, over all sample points, between the empirical distribution function, and the unimodal distribution function that minimizes that maximum difference. The uniform distribution is the asymptotically least favorable unimodal distribution, and the distribution of the test statistic is determined asymptotically and empirically when sampling from the uniform.","container-title":"The Annals of Statistics","DOI":"10.1214/aos/1176346577","ISSN":"0090-5364, 2168-8966","issue":"1","note":"publisher: Institute of Mathematical Statistics","page":"70-84","source":"Project Euclid","title":"The Dip Test of Unimodality","volume":"13","author":[{"family":"Hartigan","given":"J. A."},{"family":"Hartigan","given":"P. M."}],"issued":{"date-parts":[["1985",3]]}}}],"schema":"https://github.com/citation-style-language/schema/raw/master/csl-citation.json"} </w:instrText>
      </w:r>
      <w:r w:rsidR="0062314B">
        <w:fldChar w:fldCharType="separate"/>
      </w:r>
      <w:r w:rsidR="0062314B" w:rsidRPr="0062314B">
        <w:t>(28)</w:t>
      </w:r>
      <w:r w:rsidR="0062314B">
        <w:fldChar w:fldCharType="end"/>
      </w:r>
      <w:r w:rsidR="00A429E9">
        <w:t xml:space="preserve"> for modality</w:t>
      </w:r>
      <w:r w:rsidR="0062314B">
        <w:t xml:space="preserve"> in iterative loops for updating labels </w:t>
      </w:r>
      <w:r w:rsidR="0062314B">
        <w:fldChar w:fldCharType="begin"/>
      </w:r>
      <w:r w:rsidR="0062314B">
        <w:instrText xml:space="preserve"> ADDIN ZOTERO_ITEM CSL_CITATION {"citationID":"nyJXmvAY","properties":{"formattedCitation":"(20)","plainCitation":"(20)","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rsidR="0062314B">
        <w:fldChar w:fldCharType="separate"/>
      </w:r>
      <w:r w:rsidR="0062314B" w:rsidRPr="0062314B">
        <w:t>(20)</w:t>
      </w:r>
      <w:r w:rsidR="0062314B">
        <w:fldChar w:fldCharType="end"/>
      </w:r>
      <w:r w:rsidR="0062314B">
        <w:t xml:space="preserve"> or as a postprocessing step of cluster merging </w:t>
      </w:r>
      <w:r w:rsidR="0062314B">
        <w:fldChar w:fldCharType="begin"/>
      </w:r>
      <w:r w:rsidR="0062314B">
        <w:instrText xml:space="preserve"> ADDIN ZOTERO_ITEM CSL_CITATION {"citationID":"XYxEJUh4","properties":{"formattedCitation":"(21)","plainCitation":"(21)","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62314B">
        <w:fldChar w:fldCharType="separate"/>
      </w:r>
      <w:r w:rsidR="0062314B" w:rsidRPr="0062314B">
        <w:t>(21)</w:t>
      </w:r>
      <w:r w:rsidR="0062314B">
        <w:fldChar w:fldCharType="end"/>
      </w:r>
      <w:r w:rsidR="0062314B">
        <w:t xml:space="preserve">. </w:t>
      </w:r>
      <w:r w:rsidR="00290861">
        <w:t xml:space="preserve">Even a tree approach </w:t>
      </w:r>
      <w:r w:rsidR="00290861">
        <w:fldChar w:fldCharType="begin"/>
      </w:r>
      <w:r w:rsidR="00290861">
        <w:instrText xml:space="preserve"> ADDIN ZOTERO_ITEM CSL_CITATION {"citationID":"WuGXN5u8","properties":{"formattedCitation":"(24)","plainCitation":"(24)","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schema":"https://github.com/citation-style-language/schema/raw/master/csl-citation.json"} </w:instrText>
      </w:r>
      <w:r w:rsidR="00290861">
        <w:fldChar w:fldCharType="separate"/>
      </w:r>
      <w:r w:rsidR="00290861" w:rsidRPr="00290861">
        <w:t>(24)</w:t>
      </w:r>
      <w:r w:rsidR="00290861">
        <w:fldChar w:fldCharType="end"/>
      </w:r>
      <w:r w:rsidR="00290861">
        <w:t xml:space="preserve"> has been designed that uses a joint optimization strategy for clustering. </w:t>
      </w:r>
      <w:r w:rsidR="009D2F13">
        <w:t xml:space="preserve">Simpler approaches have also been taken, where a 2-stage approach </w:t>
      </w:r>
      <w:r w:rsidR="009D2F13">
        <w:fldChar w:fldCharType="begin"/>
      </w:r>
      <w:r w:rsidR="009D2F13">
        <w:instrText xml:space="preserve"> ADDIN ZOTERO_ITEM CSL_CITATION {"citationID":"XgSQ2XAA","properties":{"formattedCitation":"(29)","plainCitation":"(29)","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rsidR="009D2F13">
        <w:fldChar w:fldCharType="separate"/>
      </w:r>
      <w:r w:rsidR="009D2F13" w:rsidRPr="009D2F13">
        <w:t>(29)</w:t>
      </w:r>
      <w:r w:rsidR="009D2F13">
        <w:fldChar w:fldCharType="end"/>
      </w:r>
      <w:r w:rsidR="009D2F13">
        <w:t xml:space="preserve"> is taken, the autoencoder beings by creating a low-dimensional representation of the input which is then further reduced through the t-SNE algorithm to a 2-dimensional space that is clustered by a density-based approach. </w:t>
      </w:r>
      <w:r w:rsidR="00513C62">
        <w:t>Thus,  deep learning approach</w:t>
      </w:r>
      <w:r w:rsidR="00590BA5">
        <w:t>es</w:t>
      </w:r>
      <w:r w:rsidR="00513C62">
        <w:t xml:space="preserve"> </w:t>
      </w:r>
      <w:r w:rsidR="00590BA5">
        <w:t>are</w:t>
      </w:r>
      <w:r w:rsidR="00513C62">
        <w:t xml:space="preserve"> strong candidate</w:t>
      </w:r>
      <w:r w:rsidR="00590BA5">
        <w:t>s</w:t>
      </w:r>
      <w:r w:rsidR="00513C62">
        <w:t xml:space="preserve"> for spike sorting.</w:t>
      </w:r>
    </w:p>
    <w:p w14:paraId="303AFC82" w14:textId="77777777" w:rsidR="003C3961" w:rsidRDefault="003C3961"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A48106A" w14:textId="77777777" w:rsidR="00107749" w:rsidRDefault="00107749" w:rsidP="00107749">
      <w:pPr>
        <w:spacing w:after="0"/>
      </w:pPr>
    </w:p>
    <w:p w14:paraId="59AA6755" w14:textId="77777777" w:rsidR="00107749" w:rsidRDefault="00107749" w:rsidP="00107749">
      <w:pPr>
        <w:spacing w:after="0"/>
      </w:pPr>
      <w:r>
        <w:t>&lt;TBR&gt; In reality</w:t>
      </w:r>
      <w:r w:rsidRPr="00C970C2">
        <w:t xml:space="preserve">, the shape of spikes is muddled by the background noise, </w:t>
      </w:r>
      <w:r>
        <w:t>inducing</w:t>
      </w:r>
      <w:r w:rsidRPr="00C970C2">
        <w:t xml:space="preserve"> variability</w:t>
      </w:r>
      <w:r>
        <w:t>, which generates</w:t>
      </w:r>
      <w:r w:rsidRPr="00C970C2">
        <w:t xml:space="preserve"> a cluster in </w:t>
      </w:r>
      <w:r>
        <w:t xml:space="preserve">the </w:t>
      </w:r>
      <w:r w:rsidRPr="00C970C2">
        <w:t>feature space</w:t>
      </w:r>
      <w:r>
        <w:t xml:space="preserve"> instead of a single point</w:t>
      </w:r>
      <w:r w:rsidRPr="00C970C2">
        <w:t>.</w:t>
      </w:r>
      <w:r>
        <w:t xml:space="preserve"> Therefore, it is important to find or generate features that are able to separate the spikes and that are preferably as few as possible. </w:t>
      </w:r>
    </w:p>
    <w:p w14:paraId="7CBDD958" w14:textId="77777777" w:rsidR="00107749" w:rsidRDefault="00107749" w:rsidP="00284D80">
      <w:pPr>
        <w:spacing w:after="0"/>
      </w:pPr>
    </w:p>
    <w:p w14:paraId="16A81170" w14:textId="1939409F" w:rsidR="00284D80" w:rsidRPr="00041F9F" w:rsidRDefault="00284D80" w:rsidP="00284D80">
      <w:pPr>
        <w:spacing w:after="0"/>
      </w:pPr>
      <w:r w:rsidRPr="00041F9F">
        <w:t xml:space="preserve">The process of spike sorting is challenging due to an array of difficulties. First, because neuronal firing occurs on millisecond timescales, even relatively brief recordings generate an abundant data volume </w:t>
      </w:r>
      <w:r w:rsidRPr="00041F9F">
        <w:fldChar w:fldCharType="begin"/>
      </w:r>
      <w:r w:rsidR="009D2F13">
        <w:instrText xml:space="preserve"> ADDIN ZOTERO_ITEM CSL_CITATION {"citationID":"84OEPtpq","properties":{"formattedCitation":"(30)","plainCitation":"(30)","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Pr="00041F9F">
        <w:fldChar w:fldCharType="separate"/>
      </w:r>
      <w:r w:rsidR="009D2F13" w:rsidRPr="009D2F13">
        <w:t>(30)</w:t>
      </w:r>
      <w:r w:rsidRPr="00041F9F">
        <w:fldChar w:fldCharType="end"/>
      </w:r>
      <w:r w:rsidRPr="00041F9F">
        <w:t xml:space="preserve">. Second, rather than being stationary, the activity of neurons is regulated by brain circuits such that they can fire with markedly different firing rates </w:t>
      </w:r>
      <w:r w:rsidRPr="00041F9F">
        <w:fldChar w:fldCharType="begin"/>
      </w:r>
      <w:r w:rsidR="009D2F13">
        <w:instrText xml:space="preserve"> ADDIN ZOTERO_ITEM CSL_CITATION {"citationID":"9LgWir6L","properties":{"formattedCitation":"(31)","plainCitation":"(31)","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Pr="00041F9F">
        <w:fldChar w:fldCharType="separate"/>
      </w:r>
      <w:r w:rsidR="009D2F13" w:rsidRPr="009D2F13">
        <w:t>(31)</w:t>
      </w:r>
      <w:r w:rsidRPr="00041F9F">
        <w:fldChar w:fldCharType="end"/>
      </w:r>
      <w:r w:rsidRPr="00041F9F">
        <w:t xml:space="preserve"> </w:t>
      </w:r>
      <w:r w:rsidRPr="00041F9F">
        <w:fldChar w:fldCharType="begin"/>
      </w:r>
      <w:r w:rsidR="009D2F13">
        <w:instrText xml:space="preserve"> ADDIN ZOTERO_ITEM CSL_CITATION {"citationID":"gDYteSQG","properties":{"formattedCitation":"(32)","plainCitation":"(32)","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Pr="00041F9F">
        <w:fldChar w:fldCharType="separate"/>
      </w:r>
      <w:r w:rsidR="009D2F13" w:rsidRPr="009D2F13">
        <w:t>(32)</w:t>
      </w:r>
      <w:r w:rsidRPr="00041F9F">
        <w:fldChar w:fldCharType="end"/>
      </w:r>
      <w:r w:rsidRPr="00041F9F">
        <w:t xml:space="preserve">. This results in different relative frequencies at different times, leading to clusters of different sizes and an inherent imbalance in the data. Many clustering algorithms have difficulties tackling imbalanced data especially when coupled with overlap. Finally, in practice various phenomena can alter or contaminate the estimated spike shape, such that clusters are not always distinct, but often overlap. Single unit activity is defined as the activity of a single neuron that can be separated as a single cluster, while the activity of distal neurons is represented in the signal as low amplitude spikes and most often cannot be separated due to a low signal-to-noise ratio and as such, is denominated as multiunit activity </w:t>
      </w:r>
      <w:r w:rsidRPr="00041F9F">
        <w:fldChar w:fldCharType="begin"/>
      </w:r>
      <w:r w:rsidR="003C3961">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041F9F">
        <w:fldChar w:fldCharType="separate"/>
      </w:r>
      <w:r w:rsidR="003C3961" w:rsidRPr="003C3961">
        <w:t>(5)</w:t>
      </w:r>
      <w:r w:rsidRPr="00041F9F">
        <w:fldChar w:fldCharType="end"/>
      </w:r>
      <w:r w:rsidRPr="00041F9F">
        <w:t>.</w:t>
      </w:r>
    </w:p>
    <w:p w14:paraId="126BD0F6" w14:textId="77777777" w:rsidR="00284D80" w:rsidRDefault="00284D80" w:rsidP="00284D80"/>
    <w:p w14:paraId="0BB15333" w14:textId="6C361038" w:rsidR="00284D80" w:rsidRPr="00C970C2" w:rsidRDefault="00284D80" w:rsidP="00284D80">
      <w:pPr>
        <w:spacing w:after="0"/>
      </w:pPr>
      <w:r>
        <w:t xml:space="preserve">The aim is to create a representation that is unaffected by slight changes in waveform shape as a result of noise and phenomena such as the electrode drift that may modify the shape of the waveform. </w:t>
      </w:r>
      <w:r w:rsidR="00F06F96">
        <w:t>[ADD EXAMPLES OF ALGOS</w:t>
      </w:r>
      <w:r w:rsidR="00197DDF">
        <w:t xml:space="preserve"> AND WHY THEY WOULD BE GOOD</w:t>
      </w:r>
      <w:r w:rsidR="00F06F96">
        <w:t>]</w:t>
      </w:r>
    </w:p>
    <w:p w14:paraId="2CD1866C" w14:textId="77777777" w:rsidR="00284D80" w:rsidRPr="00C970C2" w:rsidRDefault="00284D80" w:rsidP="00284D80">
      <w:pPr>
        <w:spacing w:after="0"/>
      </w:pPr>
    </w:p>
    <w:p w14:paraId="7D1EAE3A" w14:textId="77777777" w:rsidR="00284D80" w:rsidRPr="00C970C2" w:rsidRDefault="00284D80" w:rsidP="00284D80">
      <w:pPr>
        <w:spacing w:after="0"/>
      </w:pPr>
      <w:r w:rsidRPr="00C970C2">
        <w:t xml:space="preserve">The paper is organized as follows: </w:t>
      </w:r>
      <w:r>
        <w:t>section 2 presents a critical view of conventional feature extraction methods used in spike sorting, provides a description of the proposed method, and presents the datasets and metrics used in the analysis</w:t>
      </w:r>
      <w:r w:rsidRPr="00C970C2">
        <w:t>.</w:t>
      </w:r>
      <w:r>
        <w:t xml:space="preserve"> In section 3, the methods are evaluated considering multiple metrics and their performances are interpreted critically. Section 4 discusses the limits of the proposed method and the conclusions we have reached.</w:t>
      </w:r>
    </w:p>
    <w:p w14:paraId="23C7A9E6" w14:textId="77777777" w:rsidR="00284D80" w:rsidRPr="00284D80" w:rsidRDefault="00284D80" w:rsidP="00284D80"/>
    <w:p w14:paraId="04102BCA" w14:textId="6EB3F635" w:rsidR="00FF30DF" w:rsidRDefault="00FF30DF" w:rsidP="00FF30DF">
      <w:pPr>
        <w:pStyle w:val="Heading1"/>
      </w:pPr>
      <w:r>
        <w:lastRenderedPageBreak/>
        <w:t>Materials and Methods</w:t>
      </w:r>
    </w:p>
    <w:p w14:paraId="4A6942D1" w14:textId="35D34843" w:rsidR="00284D80" w:rsidRDefault="00284D80" w:rsidP="00284D80">
      <w:pPr>
        <w:pStyle w:val="Heading2"/>
      </w:pPr>
      <w:r>
        <w:t>State of the art Feature Extraction [TBRewritten]</w:t>
      </w:r>
    </w:p>
    <w:p w14:paraId="1144EE7C" w14:textId="6D096F49"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9D2F13">
        <w:instrText xml:space="preserve"> ADDIN ZOTERO_ITEM CSL_CITATION {"citationID":"Q9vzz3vx","properties":{"formattedCitation":"(33)","plainCitation":"(33)","noteIndex":0},"citationItems":[{"id":"wQC2BQlZ/talVNP8o","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9D2F13" w:rsidRPr="009D2F13">
        <w:t>(33)</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9D2F13">
        <w:instrText xml:space="preserve"> ADDIN ZOTERO_ITEM CSL_CITATION {"citationID":"v8pe5Rp4","properties":{"formattedCitation":"(34)","plainCitation":"(34)","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9D2F13" w:rsidRPr="009D2F13">
        <w:t>(34)</w:t>
      </w:r>
      <w:r>
        <w:fldChar w:fldCharType="end"/>
      </w:r>
      <w:r>
        <w:t xml:space="preserve">. Afterward, methods based on probabilistic models, created through empirical analysis, that used the entire waveform were developed </w:t>
      </w:r>
      <w:r>
        <w:fldChar w:fldCharType="begin"/>
      </w:r>
      <w:r w:rsidR="009D2F13">
        <w:instrText xml:space="preserve"> ADDIN ZOTERO_ITEM CSL_CITATION {"citationID":"IXBUoJKI","properties":{"formattedCitation":"(35)","plainCitation":"(35)","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9D2F13" w:rsidRPr="009D2F13">
        <w:t>(35)</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9D2F13">
        <w:instrText xml:space="preserve"> ADDIN ZOTERO_ITEM CSL_CITATION {"citationID":"nAVfSeB5","properties":{"formattedCitation":"(36)","plainCitation":"(36)","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9D2F13" w:rsidRPr="009D2F13">
        <w:t>(36)</w:t>
      </w:r>
      <w:r>
        <w:fldChar w:fldCharType="end"/>
      </w:r>
      <w:r>
        <w:t xml:space="preserve">, the wavelet transform </w:t>
      </w:r>
      <w:r>
        <w:fldChar w:fldCharType="begin"/>
      </w:r>
      <w:r w:rsidR="009D2F13">
        <w:instrText xml:space="preserve"> ADDIN ZOTERO_ITEM CSL_CITATION {"citationID":"xdvOPIMo","properties":{"formattedCitation":"(37)","plainCitation":"(37)","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9D2F13" w:rsidRPr="009D2F13">
        <w:t>(37)</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9D2F13">
        <w:instrText xml:space="preserve"> ADDIN ZOTERO_ITEM CSL_CITATION {"citationID":"FlzLhMzz","properties":{"formattedCitation":"(38)","plainCitation":"(38)","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9D2F13" w:rsidRPr="009D2F13">
        <w:t>(38)</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9D2F13">
        <w:instrText xml:space="preserve"> ADDIN ZOTERO_ITEM CSL_CITATION {"citationID":"4SLejONZ","properties":{"formattedCitation":"(39)","plainCitation":"(39)","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9D2F13" w:rsidRPr="009D2F13">
        <w:t>(39)</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6B141773" w:rsidR="00284D80" w:rsidRPr="00C970C2" w:rsidRDefault="00284D80" w:rsidP="00284D80">
      <w:pPr>
        <w:spacing w:after="0"/>
      </w:pPr>
      <w:r>
        <w:t xml:space="preserve">In </w:t>
      </w:r>
      <w:r>
        <w:fldChar w:fldCharType="begin"/>
      </w:r>
      <w:r w:rsidR="009D2F13">
        <w:instrText xml:space="preserve"> ADDIN ZOTERO_ITEM CSL_CITATION {"citationID":"QNb5UfHi","properties":{"formattedCitation":"(40)","plainCitation":"(40)","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9D2F13" w:rsidRPr="009D2F13">
        <w:t>(40)</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58F5CB13" w14:textId="77777777" w:rsidR="00284D80" w:rsidRDefault="00284D80" w:rsidP="00284D80">
      <w:pPr>
        <w:spacing w:after="0"/>
      </w:pP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13717FA3" w:rsidR="00284D80" w:rsidRDefault="00284D80" w:rsidP="00284D80">
      <w:pPr>
        <w:spacing w:after="0"/>
      </w:pPr>
      <w:r w:rsidRPr="00C970C2">
        <w:t>Principal Component Analysis (PCA)</w:t>
      </w:r>
      <w:r>
        <w:t xml:space="preserve"> </w:t>
      </w:r>
      <w:r>
        <w:fldChar w:fldCharType="begin"/>
      </w:r>
      <w:r w:rsidR="009D2F13">
        <w:instrText xml:space="preserve"> ADDIN ZOTERO_ITEM CSL_CITATION {"citationID":"AcSXLI4b","properties":{"formattedCitation":"(41)","plainCitation":"(41)","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9D2F13" w:rsidRPr="009D2F13">
        <w:t>(41)</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9D2F13">
        <w:instrText xml:space="preserve"> ADDIN ZOTERO_ITEM CSL_CITATION {"citationID":"BgvYsA5o","properties":{"formattedCitation":"(42)","plainCitation":"(42)","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9D2F13" w:rsidRPr="009D2F13">
        <w:t>(42)</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9D2F13">
        <w:instrText xml:space="preserve"> ADDIN ZOTERO_ITEM CSL_CITATION {"citationID":"DREtoOgq","properties":{"formattedCitation":"(43)","plainCitation":"(43)","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9D2F13" w:rsidRPr="009D2F13">
        <w:t>(43)</w:t>
      </w:r>
      <w:r>
        <w:fldChar w:fldCharType="end"/>
      </w:r>
      <w:r>
        <w:t xml:space="preserve"> </w:t>
      </w:r>
      <w:r>
        <w:fldChar w:fldCharType="begin"/>
      </w:r>
      <w:r w:rsidR="009D2F13">
        <w:instrText xml:space="preserve"> ADDIN ZOTERO_ITEM CSL_CITATION {"citationID":"8GU3GJjY","properties":{"formattedCitation":"(44)","plainCitation":"(44)","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9D2F13" w:rsidRPr="009D2F13">
        <w:t>(44)</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325B6F">
        <w:instrText xml:space="preserve"> ADDIN ZOTERO_ITEM CSL_CITATION {"citationID":"MgDtBMSz","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 xml:space="preserve"> </w:t>
      </w:r>
      <w:r>
        <w:fldChar w:fldCharType="begin"/>
      </w:r>
      <w:r w:rsidR="003C3961">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rsidRPr="00C970C2">
        <w:t xml:space="preserve">. To put it in another way, information required for separability may be encoded in those low-variance features that are discarded. Finally, PCA </w:t>
      </w:r>
      <w:r w:rsidRPr="00C970C2">
        <w:lastRenderedPageBreak/>
        <w:t xml:space="preserve">and its variations have been used in </w:t>
      </w:r>
      <w:r>
        <w:t>spike sorting</w:t>
      </w:r>
      <w:r w:rsidRPr="00C970C2">
        <w:t xml:space="preserve"> for a long time </w:t>
      </w:r>
      <w:r>
        <w:fldChar w:fldCharType="begin"/>
      </w:r>
      <w:r w:rsidR="003C3961">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3C3961" w:rsidRPr="003C3961">
        <w:t>(5)</w:t>
      </w:r>
      <w:r>
        <w:fldChar w:fldCharType="end"/>
      </w:r>
      <w:r>
        <w:t xml:space="preserve"> </w:t>
      </w:r>
      <w:r w:rsidRPr="00C970C2">
        <w:t xml:space="preserve">and it is still used in recently developed </w:t>
      </w:r>
      <w:r>
        <w:t>spike sorting</w:t>
      </w:r>
      <w:r w:rsidRPr="00C970C2">
        <w:t xml:space="preserve"> pipelines </w:t>
      </w:r>
      <w:r>
        <w:fldChar w:fldCharType="begin"/>
      </w:r>
      <w:r w:rsidR="009D2F13">
        <w:instrText xml:space="preserve"> ADDIN ZOTERO_ITEM CSL_CITATION {"citationID":"R4OYvWqu","properties":{"formattedCitation":"(45)","plainCitation":"(45)","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9D2F13" w:rsidRPr="009D2F13">
        <w:t>(45)</w:t>
      </w:r>
      <w:r>
        <w:fldChar w:fldCharType="end"/>
      </w:r>
      <w:r w:rsidRPr="00C970C2">
        <w:t xml:space="preserve">. </w:t>
      </w:r>
    </w:p>
    <w:p w14:paraId="4478702E" w14:textId="77777777" w:rsidR="00284D80" w:rsidRPr="00C970C2" w:rsidRDefault="00284D80" w:rsidP="00284D80">
      <w:pPr>
        <w:spacing w:after="0"/>
      </w:pPr>
    </w:p>
    <w:p w14:paraId="5B7465EF" w14:textId="1AFFB1DC"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9D2F13">
        <w:instrText xml:space="preserve"> ADDIN ZOTERO_ITEM CSL_CITATION {"citationID":"fhLewlpC","properties":{"formattedCitation":"(46)","plainCitation":"(46)","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9D2F13" w:rsidRPr="009D2F13">
        <w:t>(46)</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9D2F13">
        <w:instrText xml:space="preserve"> ADDIN ZOTERO_ITEM CSL_CITATION {"citationID":"VBsLImrj","properties":{"formattedCitation":"(47)","plainCitation":"(47)","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9D2F13" w:rsidRPr="009D2F13">
        <w:t>(47)</w:t>
      </w:r>
      <w:r>
        <w:fldChar w:fldCharType="end"/>
      </w:r>
      <w:r w:rsidRPr="00C970C2">
        <w:t xml:space="preserve"> </w:t>
      </w:r>
      <w:r>
        <w:fldChar w:fldCharType="begin"/>
      </w:r>
      <w:r w:rsidR="009D2F13">
        <w:instrText xml:space="preserve"> ADDIN ZOTERO_ITEM CSL_CITATION {"citationID":"nRMCMSHJ","properties":{"formattedCitation":"(48)","plainCitation":"(48)","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9D2F13" w:rsidRPr="009D2F13">
        <w:t>(48)</w:t>
      </w:r>
      <w:r>
        <w:fldChar w:fldCharType="end"/>
      </w:r>
      <w:r>
        <w:t>.</w:t>
      </w:r>
    </w:p>
    <w:p w14:paraId="1B7757C5" w14:textId="77777777" w:rsidR="00284D80" w:rsidRPr="00C970C2" w:rsidRDefault="00284D80" w:rsidP="00284D80">
      <w:pPr>
        <w:spacing w:after="0"/>
      </w:pPr>
    </w:p>
    <w:p w14:paraId="4C6EE127" w14:textId="4BB488D9" w:rsidR="00284D80" w:rsidRPr="00C970C2" w:rsidRDefault="00284D80" w:rsidP="00284D80">
      <w:pPr>
        <w:spacing w:after="0"/>
      </w:pPr>
      <w:r w:rsidRPr="00C970C2">
        <w:t xml:space="preserve">Linear Discriminant Analysis (LDA) </w:t>
      </w:r>
      <w:r>
        <w:fldChar w:fldCharType="begin"/>
      </w:r>
      <w:r w:rsidR="009D2F13">
        <w:instrText xml:space="preserve"> ADDIN ZOTERO_ITEM CSL_CITATION {"citationID":"hoXohMVu","properties":{"formattedCitation":"(49)","plainCitation":"(49)","noteIndex":0},"citationItems":[{"id":385,"uris":["http://zotero.org/users/8619560/items/5JFW96QW"],"itemData":{"id":38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9D2F13" w:rsidRPr="009D2F13">
        <w:t>(49)</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applied to unlabelled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325B6F">
        <w:instrText xml:space="preserve"> ADDIN ZOTERO_ITEM CSL_CITATION {"citationID":"X6REloOQ","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0F5AF6" w:rsidRPr="000F5AF6">
        <w:t>(1)</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743BCB4C" w14:textId="75F8D386" w:rsidR="00284D80" w:rsidRPr="00C970C2" w:rsidRDefault="00284D80" w:rsidP="00284D80">
      <w:pPr>
        <w:spacing w:after="0"/>
      </w:pPr>
      <w:r>
        <w:t>In the category of unsupervised non-linear dimensionally reduction techniques</w:t>
      </w:r>
      <w:r w:rsidRPr="00C970C2">
        <w:t xml:space="preserve"> </w:t>
      </w:r>
      <w:r>
        <w:t xml:space="preserve"> </w:t>
      </w:r>
      <w:r w:rsidRPr="00C970C2">
        <w:t>Isomap</w:t>
      </w:r>
      <w:r>
        <w:t xml:space="preserve"> </w:t>
      </w:r>
      <w:r>
        <w:fldChar w:fldCharType="begin"/>
      </w:r>
      <w:r w:rsidR="009D2F13">
        <w:instrText xml:space="preserve"> ADDIN ZOTERO_ITEM CSL_CITATION {"citationID":"xsyRCdps","properties":{"formattedCitation":"(50)","plainCitation":"(50)","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9D2F13" w:rsidRPr="009D2F13">
        <w:t>(50)</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Pr="00C970C2" w:rsidRDefault="00284D80" w:rsidP="00284D80">
      <w:pPr>
        <w:spacing w:after="0"/>
      </w:pPr>
    </w:p>
    <w:p w14:paraId="6C12F3C2" w14:textId="162E06A2" w:rsidR="00284D80" w:rsidRPr="00C970C2" w:rsidRDefault="00284D80" w:rsidP="00284D80">
      <w:pPr>
        <w:spacing w:after="0"/>
      </w:pPr>
      <w:r w:rsidRPr="00C970C2">
        <w:t xml:space="preserve">T-distributed Stochastic Neighbor Embedding (t-SNE) </w:t>
      </w:r>
      <w:r>
        <w:fldChar w:fldCharType="begin"/>
      </w:r>
      <w:r w:rsidR="009D2F13">
        <w:instrText xml:space="preserve"> ADDIN ZOTERO_ITEM CSL_CITATION {"citationID":"5OBaDbQL","properties":{"formattedCitation":"(51)","plainCitation":"(51)","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9D2F13" w:rsidRPr="009D2F13">
        <w:t>(51)</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4E2C36F3" w14:textId="77777777" w:rsidR="00284D80" w:rsidRPr="00284D80" w:rsidRDefault="00284D80" w:rsidP="00284D80"/>
    <w:p w14:paraId="4FC8AA4B" w14:textId="03162FC0" w:rsidR="00FF30DF" w:rsidRDefault="00284D80" w:rsidP="00FF30DF">
      <w:pPr>
        <w:pStyle w:val="Heading2"/>
      </w:pPr>
      <w:r>
        <w:t xml:space="preserve">State of the art </w:t>
      </w:r>
      <w:r w:rsidR="00FF30DF">
        <w:t>Clustering algorithms</w:t>
      </w:r>
      <w:r>
        <w:t xml:space="preserve"> [TBRewritten]</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510CAFDE" w14:textId="75D8BF61" w:rsidR="000F5AF6" w:rsidRDefault="000F5AF6" w:rsidP="000F5AF6">
      <w:pPr>
        <w:pStyle w:val="Heading3"/>
      </w:pPr>
      <w:r>
        <w:t>Deep clustering algorithms</w:t>
      </w:r>
    </w:p>
    <w:p w14:paraId="39A7AAAA" w14:textId="0D649F25" w:rsidR="00F74AE0" w:rsidRDefault="00180CD3" w:rsidP="000F5AF6">
      <w:r w:rsidRPr="00180CD3">
        <w:t>Traditional clustering algorithms struggle with complex data structures</w:t>
      </w:r>
      <w:r>
        <w:t xml:space="preserve">. </w:t>
      </w:r>
      <w:r w:rsidR="00F74AE0" w:rsidRPr="00F74AE0">
        <w:t>Deep clustering techniques combine representation learning with clustering objectives to enhance perfor</w:t>
      </w:r>
      <w:r>
        <w:t>mance, often using autoencoders</w:t>
      </w:r>
      <w:r w:rsidR="00F74AE0" w:rsidRPr="00F74AE0">
        <w:t>.</w:t>
      </w:r>
      <w:r>
        <w:t xml:space="preserve"> </w:t>
      </w:r>
      <w:r w:rsidR="00323BB1">
        <w:t xml:space="preserve">Most </w:t>
      </w:r>
      <w:r>
        <w:t xml:space="preserve">of these methods have been tested on the MNIST dataset </w:t>
      </w:r>
      <w:r w:rsidR="00323BB1">
        <w:fldChar w:fldCharType="begin"/>
      </w:r>
      <w:r w:rsidR="00513C62">
        <w:instrText xml:space="preserve"> ADDIN ZOTERO_ITEM CSL_CITATION {"citationID":"R3gNpYbZ","properties":{"formattedCitation":"(18\\uc0\\u8211{}25)","plainCitation":"(18–25)","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rsidR="00323BB1">
        <w:fldChar w:fldCharType="separate"/>
      </w:r>
      <w:r w:rsidR="00513C62" w:rsidRPr="00513C62">
        <w:t>(18–25)</w:t>
      </w:r>
      <w:r w:rsidR="00323BB1">
        <w:fldChar w:fldCharType="end"/>
      </w:r>
      <w:r>
        <w:t xml:space="preserve">, showing a satisfactory performance in clustering high dimensional datasets; thus, proving their </w:t>
      </w:r>
      <w:r>
        <w:lastRenderedPageBreak/>
        <w:t xml:space="preserve">potential for </w:t>
      </w:r>
      <w:r w:rsidR="00EF02C2">
        <w:t xml:space="preserve">complex tasks such as spike sorting. </w:t>
      </w:r>
      <w:r w:rsidR="00B65C59">
        <w:t xml:space="preserve">The deep clustering algorithms analyzed here have their code provided by the authors. </w:t>
      </w:r>
      <w:r w:rsidR="00A942E2">
        <w:t xml:space="preserve">For consistency of the results, we have used the implementations of these algorithms from clustpy </w:t>
      </w:r>
      <w:r w:rsidR="00A942E2">
        <w:fldChar w:fldCharType="begin"/>
      </w:r>
      <w:r w:rsidR="009D2F13">
        <w:instrText xml:space="preserve"> ADDIN ZOTERO_ITEM CSL_CITATION {"citationID":"7NZrGlck","properties":{"formattedCitation":"(52)","plainCitation":"(52)","noteIndex":0},"citationItems":[{"id":1265,"uris":["http://zotero.org/users/8619560/items/398XPSRM"],"itemData":{"id":1265,"type":"paper-conference","abstract":"Deep clustering algorithms have gained popularity as they are able to cluster complex large-scale data, like images. Yet these powerful algorithms require many decisions w.r.t. architecture, learning rate and other hyperparameters, making it difficult to compare different methods. A comprehensive empirical evaluation of novel clustering methods, however, plays an important role in both scientific and practical applications, as it reveals their individual strengths and weaknesses. Therefore, we introduce ClustPy, a unified framework for benchmarking deep clustering algorithms, and perform a comparison of several fundamental deep clustering methods and some recently introduced ones. We compare these methods on multiple well known image data sets using different evaluation metrics, perform a sensitivity analysis w.r.t. important hyperparameters and perform ablation studies, e.g., for different autoencoder architectures and image augmentation. To our knowledge this is the first in depth benchmarking of deep clustering algorithms in a unified setting.","container-title":"2023 IEEE International Conference on Data Mining Workshops (ICDMW)","DOI":"10.1109/ICDMW60847.2023.00087","event-title":"2023 IEEE International Conference on Data Mining Workshops (ICDMW)","note":"ISSN: 2375-9259","page":"625-632","source":"IEEE Xplore","title":"Benchmarking Deep Clustering Algorithms With ClustPy","URL":"https://ieeexplore.ieee.org/document/10411702","author":[{"family":"Leiber","given":"Collin"},{"family":"Miklautz","given":"Lukas"},{"family":"Plant","given":"Claudia"},{"family":"Böhm","given":"Christian"}],"accessed":{"date-parts":[["2025",2,10]]},"issued":{"date-parts":[["2023",12]]}}}],"schema":"https://github.com/citation-style-language/schema/raw/master/csl-citation.json"} </w:instrText>
      </w:r>
      <w:r w:rsidR="00A942E2">
        <w:fldChar w:fldCharType="separate"/>
      </w:r>
      <w:r w:rsidR="009D2F13" w:rsidRPr="009D2F13">
        <w:t>(52)</w:t>
      </w:r>
      <w:r w:rsidR="00A942E2">
        <w:fldChar w:fldCharType="end"/>
      </w:r>
      <w:r w:rsidR="00A942E2">
        <w:t xml:space="preserve">, with some modifications to improve performance. </w:t>
      </w:r>
    </w:p>
    <w:p w14:paraId="1732E5DA" w14:textId="42E5B2E9" w:rsidR="000F5AF6" w:rsidRDefault="000F5AF6" w:rsidP="000F5AF6">
      <w:r>
        <w:br/>
        <w:t xml:space="preserve">ACeDeC </w:t>
      </w:r>
      <w:r>
        <w:fldChar w:fldCharType="begin"/>
      </w:r>
      <w:r w:rsidR="00513C62">
        <w:instrText xml:space="preserve"> ADDIN ZOTERO_ITEM CSL_CITATION {"citationID":"bb4Av6Ai","properties":{"formattedCitation":"(22)","plainCitation":"(22)","noteIndex":0},"citationItems":[{"id":1234,"uris":["http://zotero.org/users/8619560/items/D8HHZQXT"],"itemData":{"id":1234,"type":"paper-conference","abstract":"Electronic proceedings of IJCAI 2021","DOI":"10.24963/ijcai.2021/389","event-title":"Twenty-Ninth International Joint Conference on Artificial Intelligence","language":"en","note":"ISSN: 1045-0823","page":"2826-2832","source":"www.ijcai.org","title":"Details (Don't) Matter: Isolating Cluster Information in Deep Embedded Spaces","title-short":"Details (Don't) Matter","URL":"https://www.ijcai.org/proceedings/2021/389","volume":"3","author":[{"family":"Miklautz","given":"Lukas"},{"family":"Bauer","given":"Lena G. M."},{"family":"Mautz","given":"Dominik"},{"family":"Tschiatschek","given":"Sebastian"},{"family":"Böhm","given":"Christian"},{"family":"Plant","given":"Claudia"}],"accessed":{"date-parts":[["2025",2,10]]},"issued":{"date-parts":[["2021",8,9]]}}}],"schema":"https://github.com/citation-style-language/schema/raw/master/csl-citation.json"} </w:instrText>
      </w:r>
      <w:r>
        <w:fldChar w:fldCharType="separate"/>
      </w:r>
      <w:r w:rsidR="00513C62" w:rsidRPr="00513C62">
        <w:t>(22)</w:t>
      </w:r>
      <w:r>
        <w:fldChar w:fldCharType="end"/>
      </w:r>
      <w:r w:rsidR="002734B3">
        <w:t>, introduced in</w:t>
      </w:r>
      <w:r>
        <w:t xml:space="preserve"> 2021</w:t>
      </w:r>
      <w:r w:rsidR="00F74AE0">
        <w:t>, is a deep clustering approach that separates</w:t>
      </w:r>
      <w:r w:rsidR="00F74AE0" w:rsidRPr="00F74AE0">
        <w:t xml:space="preserve"> the latent representation into distinct spaces: </w:t>
      </w:r>
      <w:r w:rsidR="00F74AE0">
        <w:t>a clustering space</w:t>
      </w:r>
      <w:r w:rsidR="00F74AE0" w:rsidRPr="00F74AE0">
        <w:t xml:space="preserve"> for cluster-specific information and </w:t>
      </w:r>
      <w:r w:rsidR="00F74AE0">
        <w:t>a shared space</w:t>
      </w:r>
      <w:r w:rsidR="00F74AE0" w:rsidRPr="00F74AE0">
        <w:t xml:space="preserve"> for general data variation. </w:t>
      </w:r>
      <w:r w:rsidR="00F74AE0">
        <w:t xml:space="preserve">ACeDeC measures the importance of each dimension within these spaces. Additionally, the loss function used accounts for the cluster information by minimizing distances to centroids, the shared information by </w:t>
      </w:r>
      <w:r w:rsidR="00F74AE0" w:rsidRPr="00F74AE0">
        <w:t>modelling the distance to the mean of the embedded data</w:t>
      </w:r>
      <w:r w:rsidR="00F74AE0">
        <w:t xml:space="preserve"> and for the reconstruction of the autoencoder. </w:t>
      </w:r>
      <w:r w:rsidR="00F74AE0" w:rsidRPr="00F74AE0">
        <w:t xml:space="preserve">By separating the embedded space and using a </w:t>
      </w:r>
      <w:r w:rsidR="00F74AE0">
        <w:t>reformulated loss function, ACe</w:t>
      </w:r>
      <w:r w:rsidR="00F74AE0" w:rsidRPr="00F74AE0">
        <w:t xml:space="preserve">DeC enables the learning of detailed reconstructions and cluster-specific abstractions </w:t>
      </w:r>
      <w:r w:rsidR="00F74AE0">
        <w:t>and it</w:t>
      </w:r>
      <w:r w:rsidR="00852F22">
        <w:t xml:space="preserve"> improves clustering performance</w:t>
      </w:r>
      <w:r w:rsidR="00F74AE0" w:rsidRPr="00F74AE0">
        <w:t>. Experiments on v</w:t>
      </w:r>
      <w:r w:rsidR="00F74AE0">
        <w:t>arious datasets demonstrate ACe</w:t>
      </w:r>
      <w:r w:rsidR="00F74AE0" w:rsidRPr="00F74AE0">
        <w:t>DeC's superior performance compared to existing methods</w:t>
      </w:r>
      <w:r w:rsidR="00E552AA">
        <w:t xml:space="preserve">, even DCN </w:t>
      </w:r>
      <w:r w:rsidR="00176C5F">
        <w:fldChar w:fldCharType="begin"/>
      </w:r>
      <w:r w:rsidR="00513C62">
        <w:instrText xml:space="preserve"> ADDIN ZOTERO_ITEM CSL_CITATION {"citationID":"dAwKzs0n","properties":{"formattedCitation":"(26)","plainCitation":"(26)","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176C5F">
        <w:fldChar w:fldCharType="separate"/>
      </w:r>
      <w:r w:rsidR="00513C62" w:rsidRPr="00513C62">
        <w:t>(26)</w:t>
      </w:r>
      <w:r w:rsidR="00176C5F">
        <w:fldChar w:fldCharType="end"/>
      </w:r>
      <w:r w:rsidR="00176C5F">
        <w:t xml:space="preserve"> </w:t>
      </w:r>
      <w:r w:rsidR="00E552AA">
        <w:t>another deep clustering approach</w:t>
      </w:r>
      <w:r w:rsidR="00F74AE0" w:rsidRPr="00F74AE0">
        <w:t>.</w:t>
      </w:r>
    </w:p>
    <w:p w14:paraId="1B0AA81E" w14:textId="077442FB" w:rsidR="000F5AF6" w:rsidRDefault="000F5AF6" w:rsidP="000F5AF6">
      <w:r>
        <w:t xml:space="preserve">AEC </w:t>
      </w:r>
      <w:r>
        <w:fldChar w:fldCharType="begin"/>
      </w:r>
      <w:r w:rsidR="00513C62">
        <w:instrText xml:space="preserve"> ADDIN ZOTERO_ITEM CSL_CITATION {"citationID":"Rr3GIZmc","properties":{"formattedCitation":"(23)","plainCitation":"(23)","noteIndex":0},"citationItems":[{"id":1236,"uris":["http://zotero.org/users/8619560/items/KZUFDN7C"],"itemData":{"id":1236,"type":"paper-conference","abstract":"Linear or non-linear data transformations are widely used processing techniques in clustering. Usually, they are beneficial to enhancing data representation. However, if data have a complex structure, these techniques would be unsatisfying for clustering. In this paper, based on the auto-encoder network, which can learn a highly non-linear mapping function, we propose a new clustering method. Via simultaneously considering data reconstruction and compactness, our method can obtain stable and effective clustering. Experiments on three databases show that the proposed clustering model achieves excellent performance in terms of both accuracy and normalized mutual information.","container-title":"Progress in Pattern Recognition, Image Analysis, Computer Vision, and Applications","DOI":"10.1007/978-3-642-41822-8_15","event-place":"Berlin, Heidelberg","ISBN":"978-3-642-41822-8","language":"en","page":"117-124","publisher":"Springer","publisher-place":"Berlin, Heidelberg","source":"Springer Link","title":"Auto-encoder Based Data Clustering","author":[{"family":"Song","given":"Chunfeng"},{"family":"Liu","given":"Feng"},{"family":"Huang","given":"Yongzhen"},{"family":"Wang","given":"Liang"},{"family":"Tan","given":"Tieniu"}],"editor":[{"family":"Ruiz-Shulcloper","given":"José"},{"family":"Sanniti di Baja","given":"Gabriella"}],"issued":{"date-parts":[["2013"]]}}}],"schema":"https://github.com/citation-style-language/schema/raw/master/csl-citation.json"} </w:instrText>
      </w:r>
      <w:r>
        <w:fldChar w:fldCharType="separate"/>
      </w:r>
      <w:r w:rsidR="00513C62" w:rsidRPr="00513C62">
        <w:t>(23)</w:t>
      </w:r>
      <w:r>
        <w:fldChar w:fldCharType="end"/>
      </w:r>
      <w:r w:rsidR="002734B3">
        <w:t>, introduced in</w:t>
      </w:r>
      <w:r>
        <w:t xml:space="preserve"> 2013</w:t>
      </w:r>
      <w:r w:rsidR="00180CD3">
        <w:t xml:space="preserve">, is a deep clustering approach that </w:t>
      </w:r>
      <w:r w:rsidR="00180CD3" w:rsidRPr="00180CD3">
        <w:t>propose</w:t>
      </w:r>
      <w:r w:rsidR="00180CD3">
        <w:t xml:space="preserve">s </w:t>
      </w:r>
      <w:r w:rsidR="00BA72E5">
        <w:t>using auto</w:t>
      </w:r>
      <w:r w:rsidR="00180CD3" w:rsidRPr="00180CD3">
        <w:t>encoders</w:t>
      </w:r>
      <w:r w:rsidR="00BA72E5">
        <w:t xml:space="preserve"> for</w:t>
      </w:r>
      <w:r w:rsidR="00180CD3" w:rsidRPr="00180CD3">
        <w:t xml:space="preserve"> mapping data to a more suitable space. </w:t>
      </w:r>
      <w:r w:rsidR="00180CD3">
        <w:t>This</w:t>
      </w:r>
      <w:r w:rsidR="00180CD3" w:rsidRPr="00180CD3">
        <w:t xml:space="preserve"> method incorporates both data reconstruction and </w:t>
      </w:r>
      <w:r w:rsidR="00C64F40">
        <w:t xml:space="preserve">cluster </w:t>
      </w:r>
      <w:r w:rsidR="00180CD3" w:rsidRPr="00180CD3">
        <w:t>compactness</w:t>
      </w:r>
      <w:r w:rsidR="00C64F40">
        <w:t xml:space="preserve"> through its proposed loss function</w:t>
      </w:r>
      <w:r w:rsidR="00180CD3" w:rsidRPr="00180CD3">
        <w:t xml:space="preserve">, leading to more stable and effective clustering. The model iteratively refines data representation and cluster centres, achieving superior performance compared to conventional approaches like K-means. Experiments on benchmark datasets demonstrate the improved accuracy and normalised mutual information of this auto-encoder-based clustering technique. </w:t>
      </w:r>
    </w:p>
    <w:p w14:paraId="0CFEDC08" w14:textId="29A03586" w:rsidR="000F5AF6" w:rsidRDefault="000F5AF6" w:rsidP="000F5AF6">
      <w:r>
        <w:t xml:space="preserve">DCN </w:t>
      </w:r>
      <w:r>
        <w:fldChar w:fldCharType="begin"/>
      </w:r>
      <w:r w:rsidR="00513C62">
        <w:instrText xml:space="preserve"> ADDIN ZOTERO_ITEM CSL_CITATION {"citationID":"LRFj5FPN","properties":{"formattedCitation":"(26)","plainCitation":"(26)","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fldChar w:fldCharType="separate"/>
      </w:r>
      <w:r w:rsidR="00513C62" w:rsidRPr="00513C62">
        <w:t>(26)</w:t>
      </w:r>
      <w:r>
        <w:fldChar w:fldCharType="end"/>
      </w:r>
      <w:r w:rsidR="002734B3">
        <w:t xml:space="preserve">, introduced in </w:t>
      </w:r>
      <w:r>
        <w:t>2017</w:t>
      </w:r>
      <w:r w:rsidR="00C64F40">
        <w:t xml:space="preserve">, </w:t>
      </w:r>
      <w:r w:rsidR="00B84BF0">
        <w:t>proposes the use of</w:t>
      </w:r>
      <w:r w:rsidR="00B84BF0" w:rsidRPr="00B84BF0">
        <w:t xml:space="preserve"> deep neural networks (DNNs)</w:t>
      </w:r>
      <w:r w:rsidR="00B84BF0">
        <w:t xml:space="preserve"> for dimensionality reduction and K-means for the clustering of high-dimensional data. This method </w:t>
      </w:r>
      <w:r w:rsidR="00B84BF0" w:rsidRPr="00B84BF0">
        <w:t xml:space="preserve">learns a 'clustering-friendly' latent space by simultaneously optimising data reconstruction, dimensionality reduction, and cluster structure. DCN uses an </w:t>
      </w:r>
      <w:r w:rsidR="00BA72E5">
        <w:t>autoencoder</w:t>
      </w:r>
      <w:r w:rsidR="00B84BF0" w:rsidRPr="00B84BF0">
        <w:t xml:space="preserve"> network structure </w:t>
      </w:r>
      <w:r w:rsidR="00E552AA">
        <w:t xml:space="preserve">(with a step of greedy layer-wise pre-training </w:t>
      </w:r>
      <w:r w:rsidR="00E552AA">
        <w:fldChar w:fldCharType="begin"/>
      </w:r>
      <w:r w:rsidR="009D2F13">
        <w:instrText xml:space="preserve"> ADDIN ZOTERO_ITEM CSL_CITATION {"citationID":"syhBYt5z","properties":{"formattedCitation":"(53)","plainCitation":"(53)","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552AA">
        <w:fldChar w:fldCharType="separate"/>
      </w:r>
      <w:r w:rsidR="009D2F13" w:rsidRPr="009D2F13">
        <w:t>(53)</w:t>
      </w:r>
      <w:r w:rsidR="00E552AA">
        <w:fldChar w:fldCharType="end"/>
      </w:r>
      <w:r w:rsidR="00E552AA">
        <w:t xml:space="preserve">) </w:t>
      </w:r>
      <w:r w:rsidR="00B84BF0" w:rsidRPr="00B84BF0">
        <w:t xml:space="preserve">with a K-means clustering objective at the bottleneck layer to avoid trivial solutions, and an alternating stochastic gradient algorithm for optimisation. Experiments on synthetic and real-world datasets demonstrate the effectiveness of DCN in improving clustering performance compared to state-of-the-art methods, particularly in </w:t>
      </w:r>
      <w:r w:rsidR="00176C5F">
        <w:t>cases with unbalanced clusters.</w:t>
      </w:r>
      <w:r w:rsidR="00C67199">
        <w:t xml:space="preserve"> It was shown to outperform other deep clustering approaches, such as DEC </w:t>
      </w:r>
      <w:r w:rsidR="00C67199">
        <w:fldChar w:fldCharType="begin"/>
      </w:r>
      <w:r w:rsidR="009D2F13">
        <w:instrText xml:space="preserve"> ADDIN ZOTERO_ITEM CSL_CITATION {"citationID":"S8qBP060","properties":{"formattedCitation":"(54)","plainCitation":"(54)","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C67199">
        <w:fldChar w:fldCharType="separate"/>
      </w:r>
      <w:r w:rsidR="009D2F13" w:rsidRPr="009D2F13">
        <w:t>(54)</w:t>
      </w:r>
      <w:r w:rsidR="00C67199">
        <w:fldChar w:fldCharType="end"/>
      </w:r>
      <w:r w:rsidR="00C67199">
        <w:t xml:space="preserve"> and simpler approaches that used an autoencoder to reduce dimensionality and a clustering algorithm such as K-Means.</w:t>
      </w:r>
    </w:p>
    <w:p w14:paraId="1FDDEF28" w14:textId="0DDE4CC2" w:rsidR="00B84BF0" w:rsidRDefault="000F5AF6" w:rsidP="00B84BF0">
      <w:r>
        <w:t xml:space="preserve">DDC </w:t>
      </w:r>
      <w:r>
        <w:fldChar w:fldCharType="begin"/>
      </w:r>
      <w:r w:rsidR="009D2F13">
        <w:instrText xml:space="preserve"> ADDIN ZOTERO_ITEM CSL_CITATION {"citationID":"1hespaJb","properties":{"formattedCitation":"(29)","plainCitation":"(29)","noteIndex":0},"citationItems":[{"id":1240,"uris":["http://zotero.org/users/8619560/items/DAQQUDD7"],"itemData":{"id":1240,"type":"article-journal","abstract":"Recently, deep clustering, which is able to perform feature learning that favors clustering tasks via deep neural networks, has achieved remarkable performance in image clustering applications. However, the existing deep clustering algorithms generally need the number of clusters in advance, which is usually unknown in real-world tasks. In addition, the initial cluster centers in the learned feature space are generated by k-means. This only works well on spherical clusters and probably leads to unstable clustering results. In this paper, we propose a two-stage deep density-based image clustering (DDC) framework to address these issues. The first stage is to train a deep convolutional autoencoder (CAE) to extract low-dimensional feature representations from high-dimensional image data, and then apply t-SNE to further reduce the data to a 2-dimensional space favoring density-based clustering algorithms. In the second stage, we propose a novel density-based clustering technique for the 2-dimensional embedded data to automatically recognize an appropriate number of clusters with arbitrary shapes. Concretely, a number of local clusters are generated to capture the local structures of clusters, and then are merged via their density relationship to form the final clustering result. Experiments demonstrate that the proposed DDC achieves comparable or even better clustering performance than state-of-the-art deep clustering methods, even though the number of clusters is not given.","container-title":"Knowledge-Based Systems","DOI":"10.1016/j.knosys.2020.105841","ISSN":"0950-7051","journalAbbreviation":"Knowledge-Based Systems","page":"105841","source":"ScienceDirect","title":"Deep density-based image clustering","volume":"197","author":[{"family":"Ren","given":"Yazhou"},{"family":"Wang","given":"Ni"},{"family":"Li","given":"Mingxia"},{"family":"Xu","given":"Zenglin"}],"issued":{"date-parts":[["2020",6,7]]}}}],"schema":"https://github.com/citation-style-language/schema/raw/master/csl-citation.json"} </w:instrText>
      </w:r>
      <w:r>
        <w:fldChar w:fldCharType="separate"/>
      </w:r>
      <w:r w:rsidR="009D2F13" w:rsidRPr="009D2F13">
        <w:t>(29)</w:t>
      </w:r>
      <w:r>
        <w:fldChar w:fldCharType="end"/>
      </w:r>
      <w:r w:rsidR="002734B3">
        <w:t>, introduced in</w:t>
      </w:r>
      <w:r>
        <w:t xml:space="preserve"> 2020</w:t>
      </w:r>
      <w:r w:rsidR="00B84BF0">
        <w:t xml:space="preserve">, </w:t>
      </w:r>
      <w:r w:rsidR="00176C5F" w:rsidRPr="00176C5F">
        <w:t>employs a two-stage approach: first, it uses a deep convolutional autoencoder to learn low-dimensional feature representations, and then applies a new density-based clustering technique.</w:t>
      </w:r>
      <w:r w:rsidR="00176C5F">
        <w:t xml:space="preserve"> </w:t>
      </w:r>
      <w:r w:rsidR="00BA72E5" w:rsidRPr="00BA72E5">
        <w:t>DDC uses a deep autoencoder to learn deep feature representations of data. It adopts t-SNE to further reduce the learned features to a 2-dimensional space while preserving the pairwise similarity of data instances. It develops a novel density-based clustering method that considers both the local structures of clusters and the importance of instances to generate the final clustering results</w:t>
      </w:r>
      <w:r w:rsidR="00BA72E5">
        <w:t xml:space="preserve">. </w:t>
      </w:r>
      <w:r w:rsidR="00176C5F">
        <w:t xml:space="preserve">This method </w:t>
      </w:r>
      <w:r w:rsidR="00176C5F" w:rsidRPr="00176C5F">
        <w:t>addresses limitations in existing deep clustering algorithms, specifically the need for a pre-defined number of clusters and instability with non-</w:t>
      </w:r>
      <w:r w:rsidR="00176C5F" w:rsidRPr="00176C5F">
        <w:lastRenderedPageBreak/>
        <w:t>spherical cluster shapes</w:t>
      </w:r>
      <w:r w:rsidR="00176C5F">
        <w:t xml:space="preserve">. </w:t>
      </w:r>
      <w:r w:rsidR="00176C5F" w:rsidRPr="00176C5F">
        <w:t>Experiments demonstrate that DDC achieves state-of-the-art performance, even when the number of clusters is unknown, making it a robust solution for various image clustering tasks.</w:t>
      </w:r>
      <w:r w:rsidR="00176C5F">
        <w:t xml:space="preserve"> Moreover, DDC was shown to outperform other deep clustering methods, specifically DEC </w:t>
      </w:r>
      <w:r w:rsidR="00176C5F">
        <w:fldChar w:fldCharType="begin"/>
      </w:r>
      <w:r w:rsidR="009D2F13">
        <w:instrText xml:space="preserve"> ADDIN ZOTERO_ITEM CSL_CITATION {"citationID":"a7MsDhBA","properties":{"formattedCitation":"(54)","plainCitation":"(54)","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176C5F">
        <w:fldChar w:fldCharType="separate"/>
      </w:r>
      <w:r w:rsidR="009D2F13" w:rsidRPr="009D2F13">
        <w:t>(54)</w:t>
      </w:r>
      <w:r w:rsidR="00176C5F">
        <w:fldChar w:fldCharType="end"/>
      </w:r>
      <w:r w:rsidR="00176C5F">
        <w:t xml:space="preserve">, IDEC </w:t>
      </w:r>
      <w:r w:rsidR="00176C5F">
        <w:fldChar w:fldCharType="begin"/>
      </w:r>
      <w:r w:rsidR="00513C62">
        <w:instrText xml:space="preserve"> ADDIN ZOTERO_ITEM CSL_CITATION {"citationID":"p4pjYY6r","properties":{"formattedCitation":"(19)","plainCitation":"(19)","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176C5F">
        <w:fldChar w:fldCharType="separate"/>
      </w:r>
      <w:r w:rsidR="00513C62" w:rsidRPr="00513C62">
        <w:t>(19)</w:t>
      </w:r>
      <w:r w:rsidR="00176C5F">
        <w:fldChar w:fldCharType="end"/>
      </w:r>
      <w:r w:rsidR="00176C5F">
        <w:t xml:space="preserve">, DKM </w:t>
      </w:r>
      <w:r w:rsidR="00176C5F">
        <w:fldChar w:fldCharType="begin"/>
      </w:r>
      <w:r w:rsidR="00513C62">
        <w:instrText xml:space="preserve"> ADDIN ZOTERO_ITEM CSL_CITATION {"citationID":"eWJTf0n2","properties":{"formattedCitation":"(18)","plainCitation":"(18)","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rsidR="00176C5F">
        <w:fldChar w:fldCharType="separate"/>
      </w:r>
      <w:r w:rsidR="00513C62" w:rsidRPr="00513C62">
        <w:t>(18)</w:t>
      </w:r>
      <w:r w:rsidR="00176C5F">
        <w:fldChar w:fldCharType="end"/>
      </w:r>
      <w:r w:rsidR="00176C5F">
        <w:t xml:space="preserve"> and</w:t>
      </w:r>
      <w:r w:rsidR="00176C5F" w:rsidRPr="00176C5F">
        <w:t xml:space="preserve"> </w:t>
      </w:r>
      <w:r w:rsidR="00176C5F">
        <w:t xml:space="preserve">VaDE </w:t>
      </w:r>
      <w:r w:rsidR="00176C5F">
        <w:fldChar w:fldCharType="begin"/>
      </w:r>
      <w:r w:rsidR="0062314B">
        <w:instrText xml:space="preserve"> ADDIN ZOTERO_ITEM CSL_CITATION {"citationID":"JO3LefHO","properties":{"formattedCitation":"(55)","plainCitation":"(55)","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176C5F">
        <w:fldChar w:fldCharType="separate"/>
      </w:r>
      <w:r w:rsidR="0062314B" w:rsidRPr="0062314B">
        <w:t>(55)</w:t>
      </w:r>
      <w:r w:rsidR="00176C5F">
        <w:fldChar w:fldCharType="end"/>
      </w:r>
      <w:r w:rsidR="00176C5F">
        <w:t xml:space="preserve">. </w:t>
      </w:r>
    </w:p>
    <w:p w14:paraId="7366EFB8" w14:textId="0C343EE3" w:rsidR="000F5AF6" w:rsidRDefault="000F5AF6" w:rsidP="000F5AF6">
      <w:r>
        <w:t xml:space="preserve">DEC </w:t>
      </w:r>
      <w:r w:rsidR="00DC4759">
        <w:fldChar w:fldCharType="begin"/>
      </w:r>
      <w:r w:rsidR="009D2F13">
        <w:instrText xml:space="preserve"> ADDIN ZOTERO_ITEM CSL_CITATION {"citationID":"MYw6G30r","properties":{"formattedCitation":"(54)","plainCitation":"(54)","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DC4759">
        <w:fldChar w:fldCharType="separate"/>
      </w:r>
      <w:r w:rsidR="009D2F13" w:rsidRPr="009D2F13">
        <w:t>(54)</w:t>
      </w:r>
      <w:r w:rsidR="00DC4759">
        <w:fldChar w:fldCharType="end"/>
      </w:r>
      <w:r w:rsidR="002734B3">
        <w:t>, introduced in</w:t>
      </w:r>
      <w:r w:rsidR="00DC4759">
        <w:t xml:space="preserve"> 2016</w:t>
      </w:r>
      <w:r w:rsidR="000E49B2">
        <w:t xml:space="preserve">, proposes the use of </w:t>
      </w:r>
      <w:r w:rsidR="00176C5F">
        <w:t>DNNs, specifically an autoencoder,</w:t>
      </w:r>
      <w:r w:rsidR="000E49B2" w:rsidRPr="00C64F40">
        <w:t xml:space="preserve"> to simultaneously learn feature representations and cluster assignments. It iteratively refines clusters by optimising a clustering objective in a lower-dimensional space. This process involves computing soft assignments and minimising Kullback-Leibler divergence using an auxiliary target distribution</w:t>
      </w:r>
      <w:r w:rsidR="000E49B2">
        <w:t xml:space="preserve"> to map the autoencoder’</w:t>
      </w:r>
      <w:r w:rsidR="00FC49A7">
        <w:t>s embeddings</w:t>
      </w:r>
      <w:r w:rsidR="000E49B2">
        <w:t xml:space="preserve"> to cluster centroids</w:t>
      </w:r>
      <w:r w:rsidR="000E49B2" w:rsidRPr="00C64F40">
        <w:t>.</w:t>
      </w:r>
      <w:r w:rsidR="00D21D5B">
        <w:t xml:space="preserve"> DEC applies a greedy layer-wise pre-training </w:t>
      </w:r>
      <w:r w:rsidR="00D21D5B">
        <w:fldChar w:fldCharType="begin"/>
      </w:r>
      <w:r w:rsidR="009D2F13">
        <w:instrText xml:space="preserve"> ADDIN ZOTERO_ITEM CSL_CITATION {"citationID":"WdZp8A5R","properties":{"formattedCitation":"(53)","plainCitation":"(53)","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21D5B">
        <w:fldChar w:fldCharType="separate"/>
      </w:r>
      <w:r w:rsidR="009D2F13" w:rsidRPr="009D2F13">
        <w:t>(53)</w:t>
      </w:r>
      <w:r w:rsidR="00D21D5B">
        <w:fldChar w:fldCharType="end"/>
      </w:r>
      <w:r w:rsidR="00D21D5B">
        <w:t xml:space="preserve"> on the autoencoder starting with weights initialized from a normal distribution.</w:t>
      </w:r>
      <w:r w:rsidR="000E49B2" w:rsidRPr="00C64F40">
        <w:t xml:space="preserve"> The authors demonstrate significant improvements over existing clustering methods on image and text datasets. Furthermore, DEC exhibits robustness to hyperparameter variations, making it practical for real-world applications. The algorithm's linear complexity enables it to scale effectively to large datasets.</w:t>
      </w:r>
    </w:p>
    <w:p w14:paraId="2847CDCB" w14:textId="3AB502E1" w:rsidR="00DC4759" w:rsidRDefault="00DC4759" w:rsidP="000F5AF6">
      <w:r>
        <w:t xml:space="preserve">DeepECT </w:t>
      </w:r>
      <w:r>
        <w:fldChar w:fldCharType="begin"/>
      </w:r>
      <w:r w:rsidR="00513C62">
        <w:instrText xml:space="preserve"> ADDIN ZOTERO_ITEM CSL_CITATION {"citationID":"R2SvmlVc","properties":{"formattedCitation":"(24,25)","plainCitation":"(24,25)","noteIndex":0},"citationItems":[{"id":1244,"uris":["http://zotero.org/users/8619560/items/7DXKAK5I"],"itemData":{"id":1244,"type":"paper-conference","abstract":"The idea of combining the high representational power of deep learning techniques with clustering methods has gained much interest in recent years. Optimizing representation and clustering simultaneously has been shown to have an advantage over optimizing them separately. However, so far all proposed methods have been using a flat clustering strategy, with the true number of clusters known a priori. In this paper, we propose the Deep Embedded Cluster Tree (DeepECT), the first divisive hierarchical embedded clustering method. The cluster tree does not need to know the true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2019 IEEE International Conference on Data Mining (ICDM)","DOI":"10.1109/ICDM.2019.00157","event-title":"2019 IEEE International Conference on Data Mining (ICDM)","note":"ISSN: 2374-8486","page":"1258-1263","source":"IEEE Xplore","title":"Deep Embedded Cluster Tree","URL":"https://ieeexplore.ieee.org/abstract/document/8970987","author":[{"family":"Mautz","given":"Dominik"},{"family":"Plant","given":"Claudia"},{"family":"Böhm","given":"Christian"}],"accessed":{"date-parts":[["2025",2,10]]},"issued":{"date-parts":[["2019",11]]}}},{"id":1266,"uris":["http://zotero.org/users/8619560/items/JRYMNFCC"],"itemData":{"id":1266,"type":"article-journal","abstract":"The idea of combining the high representational power of deep learning techniques with clustering methods has gained much attention in recent years. Optimizing a clustering objective and the dataset representation simultaneously has been shown to be advantageous over separately optimizing them. So far, however, all proposed methods have been using a flat clustering strategy, with the actual number of clusters known a priori. In this paper, we propose the Deep Embedded Cluster Tree (DeepECT), the first divisive hierarchical embedded clustering method. The cluster tree does not need to know the actual number of clusters during optimization. Instead, the level of detail to be analyzed can be chosen afterward and for each sub-tree separately. An optional data-augmentation-based extension allows DeepECT to ignore prior-known invariances of the dataset, such as affine transformations in image data. We evaluate and show the advantages of DeepECT in extensive experiments.","container-title":"Data Science and Engineering","DOI":"10.1007/s41019-020-00134-0","ISSN":"2364-1541","issue":"4","journalAbbreviation":"Data Sci. Eng.","language":"en","page":"419-432","source":"Springer Link","title":"DeepECT: The Deep Embedded Cluster Tree","title-short":"DeepECT","volume":"5","author":[{"family":"Mautz","given":"Dominik"},{"family":"Plant","given":"Claudia"},{"family":"Böhm","given":"Christian"}],"issued":{"date-parts":[["2020",12,1]]}}}],"schema":"https://github.com/citation-style-language/schema/raw/master/csl-citation.json"} </w:instrText>
      </w:r>
      <w:r>
        <w:fldChar w:fldCharType="separate"/>
      </w:r>
      <w:r w:rsidR="00513C62" w:rsidRPr="00513C62">
        <w:t>(24,25)</w:t>
      </w:r>
      <w:r>
        <w:fldChar w:fldCharType="end"/>
      </w:r>
      <w:r w:rsidR="002734B3">
        <w:t>, introduced in</w:t>
      </w:r>
      <w:r>
        <w:t xml:space="preserve"> 2019</w:t>
      </w:r>
      <w:r w:rsidR="009F0F15">
        <w:t xml:space="preserve">, is a deep hierarchical clustering approach </w:t>
      </w:r>
      <w:r w:rsidR="009F0F15" w:rsidRPr="009F0F15">
        <w:t xml:space="preserve">that combines the strengths of deep learning and traditional clustering methods. </w:t>
      </w:r>
      <w:r w:rsidR="00337AEE">
        <w:t xml:space="preserve">It </w:t>
      </w:r>
      <w:r w:rsidR="00337AEE" w:rsidRPr="00337AEE">
        <w:t xml:space="preserve">uses a generic feedforward autoencoder with a clustering layer that builds a cluster tree </w:t>
      </w:r>
      <w:r w:rsidR="00337AEE">
        <w:t>(</w:t>
      </w:r>
      <w:r w:rsidR="00337AEE" w:rsidRPr="009F0F15">
        <w:t>without needing the number of clusters specified beforehand</w:t>
      </w:r>
      <w:r w:rsidR="00337AEE">
        <w:t xml:space="preserve">) </w:t>
      </w:r>
      <w:r w:rsidR="00337AEE" w:rsidRPr="00337AEE">
        <w:t>in an embedded space, and both the embedding and the tree are trained simultaneously. DeepECT uses a projection-based optimisation strategy that enhances cluster boundaries and preserves orthogonal structural information through a compression loss that penalises the distance between data points and their assigned node centres. It also includes an extension that utilises augmentation methods to ignore known invariances within the data.</w:t>
      </w:r>
      <w:r w:rsidR="00337AEE">
        <w:t xml:space="preserve"> </w:t>
      </w:r>
      <w:r w:rsidR="009F0F15" w:rsidRPr="009F0F15">
        <w:t>Experimental results demonstrate that DeepECT excels in creating high-quality cluster trees and performs competitively with flat clustering methods.</w:t>
      </w:r>
      <w:r w:rsidR="009F0F15">
        <w:t xml:space="preserve"> It was shown to outperform other deep clustering approaches, such as IDEC </w:t>
      </w:r>
      <w:r w:rsidR="009F0F15">
        <w:fldChar w:fldCharType="begin"/>
      </w:r>
      <w:r w:rsidR="00513C62">
        <w:instrText xml:space="preserve"> ADDIN ZOTERO_ITEM CSL_CITATION {"citationID":"nXpFMd1A","properties":{"formattedCitation":"(19)","plainCitation":"(19)","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9F0F15">
        <w:fldChar w:fldCharType="separate"/>
      </w:r>
      <w:r w:rsidR="00513C62" w:rsidRPr="00513C62">
        <w:t>(19)</w:t>
      </w:r>
      <w:r w:rsidR="009F0F15">
        <w:fldChar w:fldCharType="end"/>
      </w:r>
      <w:r w:rsidR="009F0F15">
        <w:t xml:space="preserve"> and simpler approaches that used an autoencoder to reduce dimensionality and a clustering algorithm such as K-Means. </w:t>
      </w:r>
    </w:p>
    <w:p w14:paraId="540414DB" w14:textId="06C92B97" w:rsidR="00DC4759" w:rsidRDefault="00DC4759" w:rsidP="000F5AF6">
      <w:r>
        <w:t xml:space="preserve">DipDECK </w:t>
      </w:r>
      <w:r>
        <w:fldChar w:fldCharType="begin"/>
      </w:r>
      <w:r w:rsidR="00513C62">
        <w:instrText xml:space="preserve"> ADDIN ZOTERO_ITEM CSL_CITATION {"citationID":"7yKSbigE","properties":{"formattedCitation":"(21)","plainCitation":"(21)","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fldChar w:fldCharType="separate"/>
      </w:r>
      <w:r w:rsidR="00513C62" w:rsidRPr="00513C62">
        <w:t>(21)</w:t>
      </w:r>
      <w:r>
        <w:fldChar w:fldCharType="end"/>
      </w:r>
      <w:r w:rsidR="002734B3">
        <w:t>, introduced in</w:t>
      </w:r>
      <w:r>
        <w:t xml:space="preserve"> 2021</w:t>
      </w:r>
      <w:r w:rsidR="002E5F0E">
        <w:t xml:space="preserve">, is a deep clustering approach that </w:t>
      </w:r>
      <w:r w:rsidR="002E5F0E" w:rsidRPr="002E5F0E">
        <w:t>simultaneously learns data representations and estimates the number of clusters present.</w:t>
      </w:r>
      <w:r w:rsidR="002E5F0E">
        <w:t xml:space="preserve"> D</w:t>
      </w:r>
      <w:r w:rsidR="002E5F0E" w:rsidRPr="002E5F0E">
        <w:t>ipDECK integrates a cluster number estimation within the deep learning process, addressing limitations in scalability and reliance on pre-defined cluster numbers. The algorithm uses an autoencoder to embed data, overestimates the initial cluster count, and then applies Hartigan's Dip-test to merge structurally similar clusters. Experiments demonstrate that DipDECK achieves competitive clustering results, accurately estimates cluster numbers, and exhibits robustness across various datasets and parameter settings.</w:t>
      </w:r>
      <w:r w:rsidR="002E5F0E">
        <w:t xml:space="preserve"> Moreover, it was compared with other deep clustering methods and shown to outperform them, specifically, DEC </w:t>
      </w:r>
      <w:r w:rsidR="002E5F0E">
        <w:fldChar w:fldCharType="begin"/>
      </w:r>
      <w:r w:rsidR="009D2F13">
        <w:instrText xml:space="preserve"> ADDIN ZOTERO_ITEM CSL_CITATION {"citationID":"TtTk0j0v","properties":{"formattedCitation":"(54)","plainCitation":"(54)","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2E5F0E">
        <w:fldChar w:fldCharType="separate"/>
      </w:r>
      <w:r w:rsidR="009D2F13" w:rsidRPr="009D2F13">
        <w:t>(54)</w:t>
      </w:r>
      <w:r w:rsidR="002E5F0E">
        <w:fldChar w:fldCharType="end"/>
      </w:r>
      <w:r w:rsidR="002E5F0E">
        <w:t xml:space="preserve">, IDEC </w:t>
      </w:r>
      <w:r w:rsidR="002E5F0E">
        <w:fldChar w:fldCharType="begin"/>
      </w:r>
      <w:r w:rsidR="00513C62">
        <w:instrText xml:space="preserve"> ADDIN ZOTERO_ITEM CSL_CITATION {"citationID":"SmC3PLAn","properties":{"formattedCitation":"(19)","plainCitation":"(19)","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2E5F0E">
        <w:fldChar w:fldCharType="separate"/>
      </w:r>
      <w:r w:rsidR="00513C62" w:rsidRPr="00513C62">
        <w:t>(19)</w:t>
      </w:r>
      <w:r w:rsidR="002E5F0E">
        <w:fldChar w:fldCharType="end"/>
      </w:r>
      <w:r w:rsidR="002E5F0E">
        <w:t xml:space="preserve">, DCN </w:t>
      </w:r>
      <w:r w:rsidR="002E5F0E">
        <w:fldChar w:fldCharType="begin"/>
      </w:r>
      <w:r w:rsidR="00513C62">
        <w:instrText xml:space="preserve"> ADDIN ZOTERO_ITEM CSL_CITATION {"citationID":"oWMoDEXx","properties":{"formattedCitation":"(26)","plainCitation":"(26)","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2E5F0E">
        <w:fldChar w:fldCharType="separate"/>
      </w:r>
      <w:r w:rsidR="00513C62" w:rsidRPr="00513C62">
        <w:t>(26)</w:t>
      </w:r>
      <w:r w:rsidR="002E5F0E">
        <w:fldChar w:fldCharType="end"/>
      </w:r>
      <w:r w:rsidR="002E5F0E">
        <w:t xml:space="preserve"> and</w:t>
      </w:r>
      <w:r w:rsidR="002E5F0E" w:rsidRPr="00176C5F">
        <w:t xml:space="preserve"> </w:t>
      </w:r>
      <w:r w:rsidR="002E5F0E">
        <w:t xml:space="preserve">VaDE </w:t>
      </w:r>
      <w:r w:rsidR="002E5F0E">
        <w:fldChar w:fldCharType="begin"/>
      </w:r>
      <w:r w:rsidR="0062314B">
        <w:instrText xml:space="preserve"> ADDIN ZOTERO_ITEM CSL_CITATION {"citationID":"wLrt4F3z","properties":{"formattedCitation":"(55)","plainCitation":"(55)","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rsidR="002E5F0E">
        <w:fldChar w:fldCharType="separate"/>
      </w:r>
      <w:r w:rsidR="0062314B" w:rsidRPr="0062314B">
        <w:t>(55)</w:t>
      </w:r>
      <w:r w:rsidR="002E5F0E">
        <w:fldChar w:fldCharType="end"/>
      </w:r>
      <w:r w:rsidR="002E5F0E">
        <w:t xml:space="preserve"> on 7 out of 8 datasets.</w:t>
      </w:r>
    </w:p>
    <w:p w14:paraId="2E59FD6C" w14:textId="51960D8D" w:rsidR="00066AAB" w:rsidRDefault="00DC4759" w:rsidP="000F5AF6">
      <w:r>
        <w:t xml:space="preserve">DipEncoder </w:t>
      </w:r>
      <w:r>
        <w:fldChar w:fldCharType="begin"/>
      </w:r>
      <w:r w:rsidR="00513C62">
        <w:instrText xml:space="preserve"> ADDIN ZOTERO_ITEM CSL_CITATION {"citationID":"hRiYl2Uc","properties":{"formattedCitation":"(20)","plainCitation":"(20)","noteIndex":0},"citationItems":[{"id":1248,"uris":["http://zotero.org/users/8619560/items/QPXJH996"],"itemData":{"id":1248,"type":"paper-conference","abstract":"Hartigan's Dip-test of unimodality gained increasing interest in unsupervised learning over the past few years. It is free from complex parameterization and does not require a distribution assumed a priori. A useful property is that the resulting Dip-values can be derived to find a projection axis that identifies multimodal structures in the data set. In this paper, we show how to apply the gradient not only with respect to the projection axis but also with respect to the data to improve the cluster structure. By tightly coupling the Dip-test with an autoencoder, we obtain an embedding that clearly separates all clusters in the data set. This method, called DipEncoder, is the basis of a novel deep clustering algorithm. Extensive experiments show that the DipEncoder is highly competitive to state-of-the-art methods.","collection-title":"KDD '22","container-title":"Proceedings of the 28th ACM SIGKDD Conference on Knowledge Discovery and Data Mining","DOI":"10.1145/3534678.3539407","event-place":"New York, NY, USA","ISBN":"978-1-4503-9385-0","page":"846–856","publisher":"Association for Computing Machinery","publisher-place":"New York, NY, USA","source":"ACM Digital Library","title":"The DipEncoder: Enforcing Multimodality in Autoencoders","title-short":"The DipEncoder","URL":"https://dl.acm.org/doi/10.1145/3534678.3539407","author":[{"family":"Leiber","given":"Collin"},{"family":"Bauer","given":"Lena G. M."},{"family":"Neumayr","given":"Michael"},{"family":"Plant","given":"Claudia"},{"family":"Böhm","given":"Christian"}],"accessed":{"date-parts":[["2025",2,9]]},"issued":{"date-parts":[["2022",8,14]]}}}],"schema":"https://github.com/citation-style-language/schema/raw/master/csl-citation.json"} </w:instrText>
      </w:r>
      <w:r>
        <w:fldChar w:fldCharType="separate"/>
      </w:r>
      <w:r w:rsidR="00513C62" w:rsidRPr="00513C62">
        <w:t>(20)</w:t>
      </w:r>
      <w:r>
        <w:fldChar w:fldCharType="end"/>
      </w:r>
      <w:r w:rsidR="002734B3">
        <w:t>, introduced in</w:t>
      </w:r>
      <w:r>
        <w:t xml:space="preserve"> 2022</w:t>
      </w:r>
      <w:r w:rsidR="00066AAB">
        <w:t xml:space="preserve">, is a </w:t>
      </w:r>
      <w:r w:rsidR="00066AAB" w:rsidRPr="00066AAB">
        <w:t xml:space="preserve">deep clustering algorithm that leverages Hartigan's Dip-test to enforce multimodality in autoencoders. This approach combines an autoencoder with the Dip-test, enabling the creation of embeddings that clearly separate clusters within a dataset. The DipEncoder uses gradients of the Dip-value with respect to both the projection axis and the data itself to improve cluster separation. </w:t>
      </w:r>
      <w:r w:rsidR="00D64805">
        <w:t xml:space="preserve">It uses two loss terms, one to minimize the modality of within </w:t>
      </w:r>
      <w:r w:rsidR="00D64805">
        <w:lastRenderedPageBreak/>
        <w:t xml:space="preserve">separate clusters and another to maximize modality between combinations of clusters. </w:t>
      </w:r>
      <w:r w:rsidR="00066AAB" w:rsidRPr="00066AAB">
        <w:t>The algorithm updates cluster labels using the Dip-test and requires only the number of clusters as a parameter, offering a parameter-free method for deep clustering. By maximizing multimodality between clusters while ensuring unimodality within individual clusters, the DipEncoder achieves competitive performance compared to state-of-t</w:t>
      </w:r>
      <w:r w:rsidR="00066AAB">
        <w:t xml:space="preserve">he-art deep clustering methods, specifically, DEC </w:t>
      </w:r>
      <w:r w:rsidR="00066AAB">
        <w:fldChar w:fldCharType="begin"/>
      </w:r>
      <w:r w:rsidR="009D2F13">
        <w:instrText xml:space="preserve"> ADDIN ZOTERO_ITEM CSL_CITATION {"citationID":"M6bCXuXB","properties":{"formattedCitation":"(54)","plainCitation":"(54)","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66AAB">
        <w:fldChar w:fldCharType="separate"/>
      </w:r>
      <w:r w:rsidR="009D2F13" w:rsidRPr="009D2F13">
        <w:t>(54)</w:t>
      </w:r>
      <w:r w:rsidR="00066AAB">
        <w:fldChar w:fldCharType="end"/>
      </w:r>
      <w:r w:rsidR="00066AAB">
        <w:t xml:space="preserve">, IDEC </w:t>
      </w:r>
      <w:r w:rsidR="00066AAB">
        <w:fldChar w:fldCharType="begin"/>
      </w:r>
      <w:r w:rsidR="00513C62">
        <w:instrText xml:space="preserve"> ADDIN ZOTERO_ITEM CSL_CITATION {"citationID":"FJvsH0eI","properties":{"formattedCitation":"(19)","plainCitation":"(19)","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066AAB">
        <w:fldChar w:fldCharType="separate"/>
      </w:r>
      <w:r w:rsidR="00513C62" w:rsidRPr="00513C62">
        <w:t>(19)</w:t>
      </w:r>
      <w:r w:rsidR="00066AAB">
        <w:fldChar w:fldCharType="end"/>
      </w:r>
      <w:r w:rsidR="00066AAB">
        <w:t xml:space="preserve">, DCN </w:t>
      </w:r>
      <w:r w:rsidR="00066AAB">
        <w:fldChar w:fldCharType="begin"/>
      </w:r>
      <w:r w:rsidR="00513C62">
        <w:instrText xml:space="preserve"> ADDIN ZOTERO_ITEM CSL_CITATION {"citationID":"7md4Hsg3","properties":{"formattedCitation":"(26)","plainCitation":"(26)","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066AAB">
        <w:fldChar w:fldCharType="separate"/>
      </w:r>
      <w:r w:rsidR="00513C62" w:rsidRPr="00513C62">
        <w:t>(26)</w:t>
      </w:r>
      <w:r w:rsidR="00066AAB">
        <w:fldChar w:fldCharType="end"/>
      </w:r>
      <w:r w:rsidR="00066AAB">
        <w:t xml:space="preserve"> and</w:t>
      </w:r>
      <w:r w:rsidR="00066AAB" w:rsidRPr="00176C5F">
        <w:t xml:space="preserve"> </w:t>
      </w:r>
      <w:r w:rsidR="00066AAB">
        <w:t xml:space="preserve">DipDECK </w:t>
      </w:r>
      <w:r w:rsidR="00066AAB">
        <w:fldChar w:fldCharType="begin"/>
      </w:r>
      <w:r w:rsidR="00513C62">
        <w:instrText xml:space="preserve"> ADDIN ZOTERO_ITEM CSL_CITATION {"citationID":"wXkJdBM9","properties":{"formattedCitation":"(21)","plainCitation":"(21)","noteIndex":0},"citationItems":[{"id":1246,"uris":["http://zotero.org/users/8619560/items/R2EIHAF8"],"itemData":{"id":1246,"type":"paper-conference","abstract":"The combination of clustering with Deep Learning has gained much attention in recent years. Unsupervised neural networks like autoencoders can autonomously learn the essential structures in a data set. This idea can be combined with clustering objectives to learn relevant features automatically. Unfortunately, they are often based on a k-means framework, from which they inherit various assumptions, like spherical-shaped clusters. Another assumption, also found in approaches outside the k-means-family, is knowing the number of clusters a-priori. In this paper, we present the novel clustering algorithm DipDECK, which can estimate the number of clusters simultaneously to improving a Deep Learning-based clustering objective. Additionally, we can cluster complex data sets without assuming only spherically shaped clusters. Our algorithm works by heavily overestimating the number of clusters in the embedded space of an autoencoder and, based on Hartigan's Dip-test - a statistical test for unimodality - analyses the resulting micro-clusters to determine which to merge. We show in extensive experiments the various benefits of our method: (1) we achieve competitive results while learning the clustering-friendly representation and number of clusters simultaneously; (2) our method is robust regarding parameters, stable in performance, and allows for more flexibility in the cluster shape; (3) we outperform relevant competitors in the estimation of the number of clusters.","collection-title":"KDD '21","container-title":"Proceedings of the 27th ACM SIGKDD Conference on Knowledge Discovery &amp; Data Mining","DOI":"10.1145/3447548.3467316","event-place":"New York, NY, USA","ISBN":"978-1-4503-8332-5","page":"903–913","publisher":"Association for Computing Machinery","publisher-place":"New York, NY, USA","source":"ACM Digital Library","title":"Dip-based Deep Embedded Clustering with k-Estimation","URL":"https://dl.acm.org/doi/10.1145/3447548.3467316","author":[{"family":"Leiber","given":"Collin"},{"family":"Bauer","given":"Lena G. M."},{"family":"Schelling","given":"Benjamin"},{"family":"Böhm","given":"Christian"},{"family":"Plant","given":"Claudia"}],"accessed":{"date-parts":[["2025",2,9]]},"issued":{"date-parts":[["2021",8,14]]}}}],"schema":"https://github.com/citation-style-language/schema/raw/master/csl-citation.json"} </w:instrText>
      </w:r>
      <w:r w:rsidR="00066AAB">
        <w:fldChar w:fldCharType="separate"/>
      </w:r>
      <w:r w:rsidR="00513C62" w:rsidRPr="00513C62">
        <w:t>(21)</w:t>
      </w:r>
      <w:r w:rsidR="00066AAB">
        <w:fldChar w:fldCharType="end"/>
      </w:r>
      <w:r w:rsidR="00066AAB">
        <w:t xml:space="preserve"> on 6 out of 10 </w:t>
      </w:r>
      <w:r w:rsidR="00066AAB" w:rsidRPr="00066AAB">
        <w:t>various datasets, including i</w:t>
      </w:r>
      <w:r w:rsidR="00066AAB">
        <w:t xml:space="preserve">mage, numerical, and text data.  </w:t>
      </w:r>
    </w:p>
    <w:p w14:paraId="67122F12" w14:textId="7CAD29CE" w:rsidR="003C4410" w:rsidRDefault="00DC4759" w:rsidP="000F5AF6">
      <w:r>
        <w:t xml:space="preserve">DKM </w:t>
      </w:r>
      <w:r>
        <w:fldChar w:fldCharType="begin"/>
      </w:r>
      <w:r w:rsidR="00513C62">
        <w:instrText xml:space="preserve"> ADDIN ZOTERO_ITEM CSL_CITATION {"citationID":"iDjIGNV0","properties":{"formattedCitation":"(18)","plainCitation":"(18)","noteIndex":0},"citationItems":[{"id":1250,"uris":["http://zotero.org/users/8619560/items/H3K3C6P4"],"itemData":{"id":1250,"type":"article-journal","abstract":"We study in this paper the problem of jointly clustering and learning representations. As several previous studies have shown, learning representations that are both faithful to the data to be clustered and adapted to the clustering algorithm can lead to better clustering performance, all the more so that the two tasks are performed jointly. We propose here such an approach for k-Means clustering based on a continuous reparametrization of the objective function that leads to a truly joint solution. The behavior of our approach is illustrated on various datasets showing its efficacy in learning representations for objects while clustering them.","container-title":"Pattern Recognition Letters","DOI":"10.1016/j.patrec.2020.07.028","ISSN":"0167-8655","journalAbbreviation":"Pattern Recognition Letters","page":"185-192","source":"ScienceDirect","title":"Deep &lt;i&gt;k&lt;/i&gt;-Means: Jointly clustering with &lt;i&gt;k&lt;/i&gt;-Means and learning representations","title-short":"Deep &lt;i&gt;k&lt;/i&gt;-Means","volume":"138","author":[{"family":"Moradi Fard","given":"Maziar"},{"family":"Thonet","given":"Thibaut"},{"family":"Gaussier","given":"Eric"}],"issued":{"date-parts":[["2020",10,1]]}}}],"schema":"https://github.com/citation-style-language/schema/raw/master/csl-citation.json"} </w:instrText>
      </w:r>
      <w:r>
        <w:fldChar w:fldCharType="separate"/>
      </w:r>
      <w:r w:rsidR="00513C62" w:rsidRPr="00513C62">
        <w:t>(18)</w:t>
      </w:r>
      <w:r>
        <w:fldChar w:fldCharType="end"/>
      </w:r>
      <w:r w:rsidR="002734B3">
        <w:t>, introduced in</w:t>
      </w:r>
      <w:r>
        <w:t xml:space="preserve"> 2020</w:t>
      </w:r>
      <w:r w:rsidR="00D64805">
        <w:t xml:space="preserve">, is a deep clustering algorithm that </w:t>
      </w:r>
      <w:r w:rsidR="00D64805" w:rsidRPr="00D64805">
        <w:t>jointly learn</w:t>
      </w:r>
      <w:r w:rsidR="00D64805">
        <w:t>s</w:t>
      </w:r>
      <w:r w:rsidR="00D64805" w:rsidRPr="00D64805">
        <w:t xml:space="preserve"> data representations and perform</w:t>
      </w:r>
      <w:r w:rsidR="00D64805">
        <w:t>s</w:t>
      </w:r>
      <w:r w:rsidR="00D64805" w:rsidRPr="00D64805">
        <w:t xml:space="preserve"> </w:t>
      </w:r>
      <w:r w:rsidR="00D64805">
        <w:t>K</w:t>
      </w:r>
      <w:r w:rsidR="00D64805" w:rsidRPr="00D64805">
        <w:t>-Means clustering.</w:t>
      </w:r>
      <w:r w:rsidR="00D64805">
        <w:t xml:space="preserve"> It uses joint optimization through stochastic gradient descent to learn autoencoder-based representations and it uses a differentiable parametrized softmax instead of argmin for K-Means</w:t>
      </w:r>
      <w:r w:rsidR="00D64805" w:rsidRPr="00D64805">
        <w:t xml:space="preserve">. </w:t>
      </w:r>
      <w:r w:rsidR="00D64805">
        <w:t xml:space="preserve">It uses a greedy layer-wise pre-training </w:t>
      </w:r>
      <w:r w:rsidR="00D64805">
        <w:fldChar w:fldCharType="begin"/>
      </w:r>
      <w:r w:rsidR="009D2F13">
        <w:instrText xml:space="preserve"> ADDIN ZOTERO_ITEM CSL_CITATION {"citationID":"TR1Vo6RR","properties":{"formattedCitation":"(53)","plainCitation":"(53)","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D64805">
        <w:fldChar w:fldCharType="separate"/>
      </w:r>
      <w:r w:rsidR="009D2F13" w:rsidRPr="009D2F13">
        <w:t>(53)</w:t>
      </w:r>
      <w:r w:rsidR="00D64805">
        <w:fldChar w:fldCharType="end"/>
      </w:r>
      <w:r w:rsidR="00D64805">
        <w:t xml:space="preserve"> for the autoencoder</w:t>
      </w:r>
      <w:r w:rsidR="003C4410">
        <w:t xml:space="preserve"> in one variant and an annealing approach for a second variant</w:t>
      </w:r>
      <w:r w:rsidR="00D64805">
        <w:t xml:space="preserve">. </w:t>
      </w:r>
      <w:r w:rsidR="003C4410" w:rsidRPr="003C4410">
        <w:t>DKM uses a continuous reparametrisation of the objective function</w:t>
      </w:r>
      <w:r w:rsidR="003C4410">
        <w:t xml:space="preserve">. </w:t>
      </w:r>
      <w:r w:rsidR="00D64805" w:rsidRPr="00D64805">
        <w:t xml:space="preserve">Experiments on image and text datasets demonstrate DKM's superior clustering performance compared to </w:t>
      </w:r>
      <w:r w:rsidR="003C4410">
        <w:t xml:space="preserve">other </w:t>
      </w:r>
      <w:r w:rsidR="00D64805" w:rsidRPr="00D64805">
        <w:t xml:space="preserve">deep clustering models </w:t>
      </w:r>
      <w:r w:rsidR="003C4410">
        <w:t>such as</w:t>
      </w:r>
      <w:r w:rsidR="00D64805" w:rsidRPr="00D64805">
        <w:t xml:space="preserve"> DCN </w:t>
      </w:r>
      <w:r w:rsidR="003C4410">
        <w:fldChar w:fldCharType="begin"/>
      </w:r>
      <w:r w:rsidR="00513C62">
        <w:instrText xml:space="preserve"> ADDIN ZOTERO_ITEM CSL_CITATION {"citationID":"B6RhoBRV","properties":{"formattedCitation":"(26)","plainCitation":"(26)","noteIndex":0},"citationItems":[{"id":1238,"uris":["http://zotero.org/users/8619560/items/P2SNZFY5"],"itemData":{"id":1238,"type":"paper-conference","abstract":"Most learning approaches treat dimensionality reduction (DR) and clustering separately (i.e., sequentially), but recent research has shown that optimizing the two tasks jointly can substantially improve the performance of both. The premise behind the latter genre is that the data samples are obtained via linear transformation of latent representations that are easy to cluster; but in practice, the transformation from the latent space to the data can be more complicated. In this work, we assume that this transformation is an unknown and possibly nonlinear function. To recover the 'clustering-friendly' latent representations and to better cluster the data, we propose a joint DR and K-means clustering approach in which DR is accomplished via learning a deep neural network (DNN). The motivation is to keep the advantages of jointly optimizing the two tasks, while exploiting the deep neural network's ability to approximate any nonlinear function. This way, the proposed approach can work well for a broad class of generative models. Towards this end, we carefully design the DNN structure and the associated joint optimization criterion, and propose an effective and scalable algorithm to handle the formulated optimization problem. Experiments using different real datasets are employed to showcase the effectiveness of the proposed approach.","collection-title":"ICML'17","container-title":"Proceedings of the 34th International Conference on Machine Learning - Volume 70","event-place":"Sydney, NSW, Australia","page":"3861–3870","publisher":"JMLR.org","publisher-place":"Sydney, NSW, Australia","source":"ACM Digital Library","title":"Towards K-means-friendly spaces: simultaneous deep learning and clustering","title-short":"Towards K-means-friendly spaces","author":[{"family":"Yang","given":"Bo"},{"family":"Fu","given":"Xiao"},{"family":"Sidiropoulos","given":"Nicholas D."},{"family":"Hong","given":"Mingyi"}],"accessed":{"date-parts":[["2025",2,9]]},"issued":{"date-parts":[["2017",8,6]]}}}],"schema":"https://github.com/citation-style-language/schema/raw/master/csl-citation.json"} </w:instrText>
      </w:r>
      <w:r w:rsidR="003C4410">
        <w:fldChar w:fldCharType="separate"/>
      </w:r>
      <w:r w:rsidR="00513C62" w:rsidRPr="00513C62">
        <w:t>(26)</w:t>
      </w:r>
      <w:r w:rsidR="003C4410">
        <w:fldChar w:fldCharType="end"/>
      </w:r>
      <w:r w:rsidR="003C4410">
        <w:t xml:space="preserve"> </w:t>
      </w:r>
      <w:r w:rsidR="00D64805" w:rsidRPr="00D64805">
        <w:t>and IDEC</w:t>
      </w:r>
      <w:r w:rsidR="003C4410">
        <w:t xml:space="preserve"> </w:t>
      </w:r>
      <w:r w:rsidR="003C4410">
        <w:fldChar w:fldCharType="begin"/>
      </w:r>
      <w:r w:rsidR="00513C62">
        <w:instrText xml:space="preserve"> ADDIN ZOTERO_ITEM CSL_CITATION {"citationID":"6GzYWeuZ","properties":{"formattedCitation":"(19)","plainCitation":"(19)","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rsidR="003C4410">
        <w:fldChar w:fldCharType="separate"/>
      </w:r>
      <w:r w:rsidR="00513C62" w:rsidRPr="00513C62">
        <w:t>(19)</w:t>
      </w:r>
      <w:r w:rsidR="003C4410">
        <w:fldChar w:fldCharType="end"/>
      </w:r>
      <w:r w:rsidR="00D64805" w:rsidRPr="00D64805">
        <w:t xml:space="preserve">. </w:t>
      </w:r>
      <w:r w:rsidR="003C4410">
        <w:t>The pretrained variant obtained a slightly higher and more stable performance when compared with the annealing variant.</w:t>
      </w:r>
    </w:p>
    <w:p w14:paraId="34660182" w14:textId="758593FC" w:rsidR="000102BB" w:rsidRDefault="00DC4759" w:rsidP="000F5AF6">
      <w:r>
        <w:t xml:space="preserve">IDEC </w:t>
      </w:r>
      <w:r>
        <w:fldChar w:fldCharType="begin"/>
      </w:r>
      <w:r w:rsidR="00513C62">
        <w:instrText xml:space="preserve"> ADDIN ZOTERO_ITEM CSL_CITATION {"citationID":"IbM5FEby","properties":{"formattedCitation":"(19)","plainCitation":"(19)","noteIndex":0},"citationItems":[{"id":1253,"uris":["http://zotero.org/users/8619560/items/AYWS9G8L"],"itemData":{"id":1253,"type":"article-journal","abstract":"Electronic proceedings of IJCAI 2017","page":"1753-1759","source":"www.ijcai.org","title":"Improved Deep Embedded Clustering with Local Structure Preservation","author":[{"family":"Guo","given":"Xifeng"},{"family":"Gao","given":"Long"},{"family":"Liu","given":"Xinwang"},{"family":"Yin","given":"Jianping"}],"issued":{"date-parts":[["2017"]]}}}],"schema":"https://github.com/citation-style-language/schema/raw/master/csl-citation.json"} </w:instrText>
      </w:r>
      <w:r>
        <w:fldChar w:fldCharType="separate"/>
      </w:r>
      <w:r w:rsidR="00513C62" w:rsidRPr="00513C62">
        <w:t>(19)</w:t>
      </w:r>
      <w:r>
        <w:fldChar w:fldCharType="end"/>
      </w:r>
      <w:r w:rsidR="002734B3">
        <w:t>, introduced in</w:t>
      </w:r>
      <w:r>
        <w:t xml:space="preserve"> 2017</w:t>
      </w:r>
      <w:r w:rsidR="00E7013C">
        <w:t xml:space="preserve">, is a deep clustering approach that </w:t>
      </w:r>
      <w:r w:rsidR="00E7013C" w:rsidRPr="00E7013C">
        <w:t xml:space="preserve">seeks to simultaneously cluster data and learn meaningful feature representations by integrating an autoencoder with a clustering loss function. This combination allows the algorithm to scatter data points while preserving the local structure of the data. </w:t>
      </w:r>
      <w:r w:rsidR="000102BB">
        <w:t>It is stated</w:t>
      </w:r>
      <w:r w:rsidR="00E7013C" w:rsidRPr="00E7013C">
        <w:t xml:space="preserve"> that preserving this structure is vital for effective deep clustering</w:t>
      </w:r>
      <w:r w:rsidR="00E829C9">
        <w:t xml:space="preserve"> as </w:t>
      </w:r>
      <w:r w:rsidR="00E829C9" w:rsidRPr="00E829C9">
        <w:t>clustering losses can sometimes corrupt the feature space, leading to non-representative and meaningless feature</w:t>
      </w:r>
      <w:r w:rsidR="00E7013C" w:rsidRPr="00E7013C">
        <w:t xml:space="preserve">. </w:t>
      </w:r>
      <w:r w:rsidR="00E829C9" w:rsidRPr="00E829C9">
        <w:t>IDEC uses an under-complete autoencoder. IDEC uses a stacked denoising autoencoder</w:t>
      </w:r>
      <w:r w:rsidR="00E829C9">
        <w:t xml:space="preserve"> (with a step of greedy layer-wise pre-training </w:t>
      </w:r>
      <w:r w:rsidR="00E829C9">
        <w:fldChar w:fldCharType="begin"/>
      </w:r>
      <w:r w:rsidR="009D2F13">
        <w:instrText xml:space="preserve"> ADDIN ZOTERO_ITEM CSL_CITATION {"citationID":"z7c482zS","properties":{"formattedCitation":"(53)","plainCitation":"(53)","noteIndex":0},"citationItems":[{"id":1262,"uris":["http://zotero.org/users/8619560/items/ZTNWQH6L"],"itemData":{"id":1262,"type":"book","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note":"journalAbbreviation: Advances in Neural Information Processing Systems\ncontainer-title: Advances in Neural Information Processing Systems","source":"ResearchGate","title":"Greedy layer-wise training of deep networks","volume":"19","author":[{"family":"Bengio","given":"Y."},{"family":"Lamblin","given":"Pascal"},{"family":"Popovici","given":"Dan"},{"family":"Larochelle","given":"Hugo"},{"family":"Montreal","given":"U."}],"issued":{"date-parts":[["2007",1,1]]}}}],"schema":"https://github.com/citation-style-language/schema/raw/master/csl-citation.json"} </w:instrText>
      </w:r>
      <w:r w:rsidR="00E829C9">
        <w:fldChar w:fldCharType="separate"/>
      </w:r>
      <w:r w:rsidR="009D2F13" w:rsidRPr="009D2F13">
        <w:t>(53)</w:t>
      </w:r>
      <w:r w:rsidR="00E829C9">
        <w:fldChar w:fldCharType="end"/>
      </w:r>
      <w:r w:rsidR="00E829C9">
        <w:t>)</w:t>
      </w:r>
      <w:r w:rsidR="00E829C9" w:rsidRPr="00E829C9">
        <w:t xml:space="preserve">, followed by an under-complete </w:t>
      </w:r>
      <w:r w:rsidR="00B65C59">
        <w:t>(the latent code is of lower size than the input)</w:t>
      </w:r>
      <w:r w:rsidR="00B65C59" w:rsidRPr="00E829C9">
        <w:t xml:space="preserve"> </w:t>
      </w:r>
      <w:r w:rsidR="00E829C9" w:rsidRPr="00E829C9">
        <w:t>autoencoder</w:t>
      </w:r>
      <w:r w:rsidR="00B65C59">
        <w:t xml:space="preserve"> </w:t>
      </w:r>
      <w:r w:rsidR="00E829C9" w:rsidRPr="00E829C9">
        <w:t xml:space="preserve">after </w:t>
      </w:r>
      <w:r w:rsidR="00E829C9">
        <w:t xml:space="preserve">initialization </w:t>
      </w:r>
      <w:r w:rsidR="00E829C9" w:rsidRPr="00E829C9">
        <w:t>to preserve the local structure of the data generating distribution</w:t>
      </w:r>
      <w:r w:rsidR="00E829C9">
        <w:t xml:space="preserve">. </w:t>
      </w:r>
      <w:r w:rsidR="00E829C9" w:rsidRPr="00E829C9">
        <w:t>This constrains the manipulation of the feature space while using a clustering loss to scatter data points</w:t>
      </w:r>
      <w:r w:rsidR="00E7013C" w:rsidRPr="00E7013C">
        <w:t xml:space="preserve">. </w:t>
      </w:r>
      <w:r w:rsidR="000102BB">
        <w:t xml:space="preserve">Moreover, IDEC has been shown to outperform its precursor DEC </w:t>
      </w:r>
      <w:r w:rsidR="000102BB">
        <w:fldChar w:fldCharType="begin"/>
      </w:r>
      <w:r w:rsidR="009D2F13">
        <w:instrText xml:space="preserve"> ADDIN ZOTERO_ITEM CSL_CITATION {"citationID":"gvSSmqP0","properties":{"formattedCitation":"(54)","plainCitation":"(54)","noteIndex":0},"citationItems":[{"id":1243,"uris":["http://zotero.org/users/8619560/items/IGCHGL7N"],"itemData":{"id":1243,"type":"paper-conference","abstract":"Clustering is central to many data-driven application domains and has been studied extensively in terms of distance functions and grouping algorithms. Relatively little work has focused on learning representations for clustering. In this paper, we propose Deep Embedded Clustering (DEC), a method that simultaneously learns feature representations and cluster assignments using deep neural networks. DEC learns a mapping from the data space to a lower-dimensional feature space in which it iteratively optimizes a clustering objective. Our experimental evaluations on image and text corpora show significant improvement over state-of-the-art methods.","collection-title":"ICML'16","container-title":"Proceedings of the 33rd International Conference on International Conference on Machine Learning - Volume 48","event-place":"New York, NY, USA","page":"478–487","publisher":"JMLR.org","publisher-place":"New York, NY, USA","source":"ACM Digital Library","title":"Unsupervised deep embedding for clustering analysis","author":[{"family":"Xie","given":"Junyuan"},{"family":"Girshick","given":"Ross"},{"family":"Farhadi","given":"Ali"}],"accessed":{"date-parts":[["2025",2,9]]},"issued":{"date-parts":[["2016",6,19]]}}}],"schema":"https://github.com/citation-style-language/schema/raw/master/csl-citation.json"} </w:instrText>
      </w:r>
      <w:r w:rsidR="000102BB">
        <w:fldChar w:fldCharType="separate"/>
      </w:r>
      <w:r w:rsidR="009D2F13" w:rsidRPr="009D2F13">
        <w:t>(54)</w:t>
      </w:r>
      <w:r w:rsidR="000102BB">
        <w:fldChar w:fldCharType="end"/>
      </w:r>
      <w:r w:rsidR="000102BB">
        <w:t xml:space="preserve"> and simpler approaches that used an autoencoder to reduce dimensionality and a clustering algorithm such as K-Means</w:t>
      </w:r>
    </w:p>
    <w:p w14:paraId="7A30DBE5" w14:textId="6F7B0484" w:rsidR="00DC4759" w:rsidRDefault="00DC4759" w:rsidP="000F5AF6">
      <w:r>
        <w:t xml:space="preserve">N2D </w:t>
      </w:r>
      <w:r>
        <w:fldChar w:fldCharType="begin"/>
      </w:r>
      <w:r w:rsidR="0062314B">
        <w:instrText xml:space="preserve"> ADDIN ZOTERO_ITEM CSL_CITATION {"citationID":"1CbYNgvh","properties":{"formattedCitation":"(56)","plainCitation":"(56)","noteIndex":0},"citationItems":[{"id":1255,"uris":["http://zotero.org/users/8619560/items/7SJ88PLN"],"itemData":{"id":1255,"type":"paper-conference","abstract":"Deep clustering has increasingly been demonstrating superiority over conventional shallow clustering algorithms. Deep clustering algorithms usually combine representation learning with deep neural networks to achieve this performance, typically optimizing a clustering and non-clustering loss. In such cases, an autoencoder is typically connected with a clustering network, and the final clustering is jointly learned by both the autoencoder and clustering network. Instead, we propose to learn an autoencoded embedding and then search this further for the underlying manifold. For simplicity, we then cluster this with a shallow clustering algorithm, rather than a deeper network. We study a number of local and global manifold learning methods on both the raw data and autoencoded embedding, concluding that UMAP in our framework is able to find the best clusterable manifold of the embedding. This suggests that local manifold learning on an autoencoded embedding is effective for discovering higher quality clusters. We quantitatively show across a range of image and time-series datasets that our method has competitive performance against the latest deep clustering algorithms, including outperforming current state-of-the-art on several. We postulate that these results show a promising research direction for deep clustering. The code can be found at https://github.com/rymc/n2d.","container-title":"2020 25th International Conference on Pattern Recognition (ICPR)","DOI":"10.1109/ICPR48806.2021.9413131","event-title":"2020 25th International Conference on Pattern Recognition (ICPR)","note":"ISSN: 1051-4651","page":"5145-5152","source":"IEEE Xplore","title":"N2D: (Not Too) Deep Clustering via Clustering the Local Manifold of an Autoencoded Embedding","title-short":"N2D","URL":"https://ieeexplore.ieee.org/document/9413131","author":[{"family":"McConville","given":"Ryan"},{"family":"Santos-Rodríguez","given":"Raúl"},{"family":"Piechocki","given":"Robert J"},{"family":"Craddock","given":"Ian"}],"accessed":{"date-parts":[["2025",2,10]]},"issued":{"date-parts":[["2021",1]]}}}],"schema":"https://github.com/citation-style-language/schema/raw/master/csl-citation.json"} </w:instrText>
      </w:r>
      <w:r>
        <w:fldChar w:fldCharType="separate"/>
      </w:r>
      <w:r w:rsidR="0062314B" w:rsidRPr="0062314B">
        <w:t>(56)</w:t>
      </w:r>
      <w:r>
        <w:fldChar w:fldCharType="end"/>
      </w:r>
      <w:r w:rsidR="002734B3">
        <w:t>, introduced in</w:t>
      </w:r>
      <w:r>
        <w:t xml:space="preserve"> 2021</w:t>
      </w:r>
      <w:r w:rsidR="00A3786A">
        <w:t xml:space="preserve">, is </w:t>
      </w:r>
      <w:r w:rsidR="00F74AE0">
        <w:t xml:space="preserve">a </w:t>
      </w:r>
      <w:r w:rsidR="00A3786A" w:rsidRPr="00A3786A">
        <w:t xml:space="preserve">deep clustering approach that simplifies existing methods by replacing a deep clustering network with manifold learning. N2D uses an autoencoder to create an initial data representation, then employs manifold learning techniques, especially UMAP, to uncover a more cluster-friendly structure. This manifold learning step focuses on preserving local distances while retaining global structure, improving cluster quality. The resulting embedding is then clustered using a shallow algorithm, achieving competitive, and sometimes superior, performance on image and time-series datasets. Experiments demonstrate N2D's efficiency and effectiveness compared to traditional and state-of-the-art deep clustering methods. </w:t>
      </w:r>
    </w:p>
    <w:p w14:paraId="056CDFCB" w14:textId="5E397C64" w:rsidR="00DC4759" w:rsidRPr="000F5AF6" w:rsidRDefault="00DC4759" w:rsidP="000F5AF6">
      <w:r>
        <w:t xml:space="preserve">VaDE </w:t>
      </w:r>
      <w:r>
        <w:fldChar w:fldCharType="begin"/>
      </w:r>
      <w:r w:rsidR="0062314B">
        <w:instrText xml:space="preserve"> ADDIN ZOTERO_ITEM CSL_CITATION {"citationID":"5iZROCdE","properties":{"formattedCitation":"(55)","plainCitation":"(55)","noteIndex":0},"citationItems":[{"id":1258,"uris":["http://zotero.org/users/8619560/items/Q7BX3ISW"],"itemData":{"id":1258,"type":"article-journal","abstract":"Electronic proceedings of IJCAI 2017","page":"1965-1972","source":"www.ijcai.org","title":"Variational Deep Embedding: An Unsupervised and Generative Approach to Clustering","title-short":"Variational Deep Embedding","author":[{"family":"Jiang","given":"Zhuxi"},{"family":"Zheng","given":"Yin"},{"family":"Tan","given":"Huachun"},{"family":"Tang","given":"Bangsheng"},{"family":"Zhou","given":"Hanning"}],"issued":{"date-parts":[["2017"]]}}}],"schema":"https://github.com/citation-style-language/schema/raw/master/csl-citation.json"} </w:instrText>
      </w:r>
      <w:r>
        <w:fldChar w:fldCharType="separate"/>
      </w:r>
      <w:r w:rsidR="0062314B" w:rsidRPr="0062314B">
        <w:t>(55)</w:t>
      </w:r>
      <w:r>
        <w:fldChar w:fldCharType="end"/>
      </w:r>
      <w:r w:rsidR="00A3786A">
        <w:t xml:space="preserve"> </w:t>
      </w:r>
      <w:r w:rsidR="00A3786A" w:rsidRPr="00A3786A">
        <w:t>or Variational Deep Embedding</w:t>
      </w:r>
      <w:r w:rsidR="002734B3">
        <w:t>, introduced in</w:t>
      </w:r>
      <w:r>
        <w:t xml:space="preserve"> 2017</w:t>
      </w:r>
      <w:r w:rsidR="002734B3">
        <w:t>,</w:t>
      </w:r>
      <w:r w:rsidR="00A3786A">
        <w:t xml:space="preserve"> </w:t>
      </w:r>
      <w:r w:rsidR="00A3786A" w:rsidRPr="00A3786A">
        <w:t>is an unsupervised, generative clustering approach that uses variational autoencoders (VAE). It models data generation by combining a Gaussian Mixture Model (GMM) with a deep neural network (DNN), where the GMM selects a cluster</w:t>
      </w:r>
      <w:r w:rsidR="00A3786A">
        <w:t xml:space="preserve"> to produce a latent embedding and the </w:t>
      </w:r>
      <w:r w:rsidR="00A3786A" w:rsidRPr="00A3786A">
        <w:t xml:space="preserve">DNN decodes this into an observable output. An encoder network is used to infer latent embeddings from observables to maximise the </w:t>
      </w:r>
      <w:r w:rsidR="00A3786A" w:rsidRPr="00A3786A">
        <w:lastRenderedPageBreak/>
        <w:t>evidence lower bound (ELBO). The method aims to learn suitable representations for clustering tasks and generate realistic samples without supervised training.</w:t>
      </w:r>
      <w:r w:rsidR="00A3786A">
        <w:t xml:space="preserve"> The e</w:t>
      </w:r>
      <w:r w:rsidR="00A3786A" w:rsidRPr="00A3786A">
        <w:t>xperiments</w:t>
      </w:r>
      <w:r w:rsidR="00A3786A">
        <w:t xml:space="preserve"> presented</w:t>
      </w:r>
      <w:r w:rsidR="00A3786A" w:rsidRPr="00A3786A">
        <w:t xml:space="preserve"> demonstrate VaDE's ability to outperform state-of-the-art methods on benchmark datasets.</w:t>
      </w:r>
    </w:p>
    <w:p w14:paraId="0CE990F4" w14:textId="6E945F03" w:rsidR="000F5AF6" w:rsidRDefault="00CD0B72" w:rsidP="00FF30DF">
      <w:r>
        <w:t xml:space="preserve">AutoClustering </w:t>
      </w:r>
      <w:r>
        <w:fldChar w:fldCharType="begin"/>
      </w:r>
      <w:r w:rsidR="00513C62">
        <w:instrText xml:space="preserve"> ADDIN ZOTERO_ITEM CSL_CITATION {"citationID":"1fTHvuO0","properties":{"formattedCitation":"(27)","plainCitation":"(27)","noteIndex":0},"citationItems":[{"id":1365,"uris":["http://zotero.org/users/8619560/items/KQ9FQUVY"],"itemData":{"id":1365,"type":"paper-conference","abstract":"Since a clustering process can be regarded as a map of data to cluster labels, it should be natural to employ a deep learning technique, especially a feed-forward neural network, to realize the clustering method. In this study, we discussed a novel clustering method realized only by a feed-forward neural network. Unlike self-organizing maps and growing neural gas networks, the proposed method is compatible with deep learning neural networks. The proposed method has three parts: a map of records to clusters (encoder), a map of clusters to their exemplars (decoder), and a loss function to measure positional closeness between the records and the exemplars. In order to accelerate clustering performance, we proposed an improved activation function at the encoder, which migrates a soft-max function to a max function continuously. Though most of the clustering methods require the number of clusters in advance, the proposed method naturally provides the number of clusters as the number of unique one-hot vectors obtained as a result. We also discussed the existence of local minima of the loss function and their relationship to clusters.","container-title":"2018 IEEE International Conference on Data Mining Workshops (ICDMW)","DOI":"10.1109/ICDMW.2018.00102","event-title":"2018 IEEE International Conference on Data Mining Workshops (ICDMW)","note":"ISSN: 2375-9259","page":"659-666","source":"IEEE Xplore","title":"AutoClustering: A Feed-Forward Neural Network Based Clustering Algorithm","title-short":"AutoClustering","URL":"https://ieeexplore.ieee.org/document/8637379","author":[{"family":"Kimura","given":"Masaomi"}],"accessed":{"date-parts":[["2025",5,2]]},"issued":{"date-parts":[["2018",11]]}}}],"schema":"https://github.com/citation-style-language/schema/raw/master/csl-citation.json"} </w:instrText>
      </w:r>
      <w:r>
        <w:fldChar w:fldCharType="separate"/>
      </w:r>
      <w:r w:rsidR="00513C62" w:rsidRPr="00513C62">
        <w:t>(27)</w:t>
      </w:r>
      <w:r>
        <w:fldChar w:fldCharType="end"/>
      </w:r>
      <w:r w:rsidR="002734B3">
        <w:t>,</w:t>
      </w:r>
      <w:r>
        <w:t xml:space="preserve"> introduced in 2018</w:t>
      </w:r>
      <w:r w:rsidR="002734B3">
        <w:t>,</w:t>
      </w:r>
      <w:r>
        <w:t xml:space="preserve"> </w:t>
      </w:r>
      <w:r w:rsidRPr="00CD0B72">
        <w:t>a clustering algorithm based on fee</w:t>
      </w:r>
      <w:r>
        <w:t>d-forward neural networks (FFNN</w:t>
      </w:r>
      <w:r w:rsidRPr="00CD0B72">
        <w:t xml:space="preserve">), offering </w:t>
      </w:r>
      <w:r>
        <w:t>an alternative to methods like Self-Organising M</w:t>
      </w:r>
      <w:r w:rsidRPr="00CD0B72">
        <w:t>aps</w:t>
      </w:r>
      <w:r>
        <w:t xml:space="preserve"> (SOM)</w:t>
      </w:r>
      <w:r w:rsidRPr="00CD0B72">
        <w:t>. This approach employs an encoder-decoder structure and a loss function to map data records to clusters and their exemplars</w:t>
      </w:r>
      <w:r w:rsidR="00701E9E">
        <w:t xml:space="preserve"> through distance. The proposed approach of exemplars is conceptually similar to K-means’ cluster centroids</w:t>
      </w:r>
      <w:r w:rsidRPr="00CD0B72">
        <w:t xml:space="preserve">. </w:t>
      </w:r>
      <w:r>
        <w:t>This work introduces an</w:t>
      </w:r>
      <w:r w:rsidRPr="00CD0B72">
        <w:t xml:space="preserve"> improved activation function, facilitating a smooth transition</w:t>
      </w:r>
      <w:r w:rsidR="00701E9E">
        <w:t xml:space="preserve"> from soft-max to max functions</w:t>
      </w:r>
      <w:r w:rsidRPr="00CD0B72">
        <w:t xml:space="preserve">. Experimental results, assessed via homogeneity and completeness metrics, demonstrate the algorithm's effectiveness, especially with blob-shaped datasets, although stability issues related to local minima are noted. Comparisons with Gaussian mixture models, k-means models, and affinity propagation </w:t>
      </w:r>
      <w:r w:rsidR="00701E9E">
        <w:t>show</w:t>
      </w:r>
      <w:r w:rsidRPr="00CD0B72">
        <w:t xml:space="preserve"> AutoClustering's performance. </w:t>
      </w:r>
    </w:p>
    <w:p w14:paraId="205658DC" w14:textId="77777777" w:rsidR="000F5AF6" w:rsidRDefault="000F5AF6"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TBRewritten]</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000000"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21F6D29D"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62314B">
        <w:instrText xml:space="preserve"> ADDIN ZOTERO_ITEM CSL_CITATION {"citationID":"OLes9rht","properties":{"formattedCitation":"(57)","plainCitation":"(57)","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62314B" w:rsidRPr="0062314B">
        <w:t>(57)</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75B5468E"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3C3961">
        <w:instrText xml:space="preserve"> ADDIN ZOTERO_ITEM CSL_CITATION {"citationID":"usnx9Rmj","properties":{"formattedCitation":"(9)","plainCitation":"(9)","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3C3961" w:rsidRPr="003C3961">
        <w:t>(9)</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3C3961">
        <w:instrText xml:space="preserve"> ADDIN ZOTERO_ITEM CSL_CITATION {"citationID":"1JmzcMGr","properties":{"formattedCitation":"(9)","plainCitation":"(9)","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3C3961" w:rsidRPr="003C3961">
        <w:t>(9)</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lastRenderedPageBreak/>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05BC9E53"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rsidR="00325B6F">
        <w:instrText xml:space="preserve"> ADDIN ZOTERO_ITEM CSL_CITATION {"citationID":"1roYXXB4","properties":{"formattedCitation":"(1)","plainCitation":"(1)","noteIndex":0},"citationItems":[{"id":"wQC2BQlZ/dWX908Di","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0F5AF6" w:rsidRPr="000F5AF6">
        <w:t>(1)</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3882E68D" w14:textId="77777777" w:rsidR="00284D80" w:rsidRPr="00C970C2" w:rsidRDefault="00284D80" w:rsidP="00284D80">
      <w:pPr>
        <w:spacing w:after="0"/>
      </w:pPr>
    </w:p>
    <w:p w14:paraId="10D382C5" w14:textId="498171F4" w:rsidR="00284D80" w:rsidRDefault="00284D80" w:rsidP="00284D80">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rsidR="0062314B">
        <w:instrText xml:space="preserve"> ADDIN ZOTERO_ITEM CSL_CITATION {"citationID":"Nq1KqvQZ","properties":{"formattedCitation":"(58)","plainCitation":"(58)","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62314B" w:rsidRPr="0062314B">
        <w:t>(58)</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06E79D6F"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62314B">
        <w:instrText xml:space="preserve"> ADDIN ZOTERO_ITEM CSL_CITATION {"citationID":"7vXA6p04","properties":{"formattedCitation":"(59)","plainCitation":"(59)","noteIndex":0},"citationItems":[{"id":"wQC2BQlZ/0lAfIYMF","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62314B" w:rsidRPr="0062314B">
        <w:t>(59)</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62314B">
        <w:instrText xml:space="preserve"> ADDIN ZOTERO_ITEM CSL_CITATION {"citationID":"Q8C2xJpW","properties":{"formattedCitation":"(60)","plainCitation":"(6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62314B" w:rsidRPr="0062314B">
        <w:t>(60)</w:t>
      </w:r>
      <w:r>
        <w:fldChar w:fldCharType="end"/>
      </w:r>
      <w:r w:rsidRPr="00C970C2">
        <w:t xml:space="preserve"> </w:t>
      </w:r>
      <w:r>
        <w:fldChar w:fldCharType="begin"/>
      </w:r>
      <w:r w:rsidR="0062314B">
        <w:instrText xml:space="preserve"> ADDIN ZOTERO_ITEM CSL_CITATION {"citationID":"jf8wxnzc","properties":{"formattedCitation":"(61)","plainCitation":"(61)","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62314B" w:rsidRPr="0062314B">
        <w:t>(61)</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3C3961">
        <w:instrText xml:space="preserve"> ADDIN ZOTERO_ITEM CSL_CITATION {"citationID":"YBLmLEN2","properties":{"formattedCitation":"(8)","plainCitation":"(8)","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3C3961" w:rsidRPr="003C3961">
        <w:t>(8)</w:t>
      </w:r>
      <w:r>
        <w:fldChar w:fldCharType="end"/>
      </w:r>
      <w:r w:rsidRPr="00C970C2">
        <w:t xml:space="preserve"> </w:t>
      </w:r>
      <w:r>
        <w:fldChar w:fldCharType="begin"/>
      </w:r>
      <w:r w:rsidR="0062314B">
        <w:instrText xml:space="preserve"> ADDIN ZOTERO_ITEM CSL_CITATION {"citationID":"dzjo5Cul","properties":{"formattedCitation":"(62)","plainCitation":"(62)","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62314B" w:rsidRPr="0062314B">
        <w:t>(62)</w:t>
      </w:r>
      <w:r>
        <w:fldChar w:fldCharType="end"/>
      </w:r>
      <w:r>
        <w:t xml:space="preserve"> and in recent evaluations K-Means has </w:t>
      </w:r>
      <w:r>
        <w:lastRenderedPageBreak/>
        <w:t xml:space="preserve">been shown to still be a highly performant option, as it placed third in the evaluation of 25 clustering algorithms </w:t>
      </w:r>
      <w:r>
        <w:fldChar w:fldCharType="begin"/>
      </w:r>
      <w:r w:rsidR="0062314B">
        <w:instrText xml:space="preserve"> ADDIN ZOTERO_ITEM CSL_CITATION {"citationID":"CjoqKlSL","properties":{"formattedCitation":"(60)","plainCitation":"(6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62314B" w:rsidRPr="0062314B">
        <w:t>(60)</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2B435F3C" w:rsidR="00284D80" w:rsidRDefault="00284D80" w:rsidP="00284D80">
      <w:pPr>
        <w:spacing w:after="0"/>
      </w:pPr>
      <w:r w:rsidRPr="00C970C2">
        <w:t xml:space="preserve">ARI </w:t>
      </w:r>
      <w:r>
        <w:fldChar w:fldCharType="begin"/>
      </w:r>
      <w:r w:rsidR="0062314B">
        <w:instrText xml:space="preserve"> ADDIN ZOTERO_ITEM CSL_CITATION {"citationID":"7uXGke4p","properties":{"formattedCitation":"(63)","plainCitation":"(63)","noteIndex":0},"citationItems":[{"id":"wQC2BQlZ/3NdiWPmq","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62314B" w:rsidRPr="0062314B">
        <w:t>(63)</w:t>
      </w:r>
      <w:r>
        <w:fldChar w:fldCharType="end"/>
      </w:r>
      <w:r>
        <w:t xml:space="preserve"> </w:t>
      </w:r>
      <w:r>
        <w:fldChar w:fldCharType="begin"/>
      </w:r>
      <w:r w:rsidR="0062314B">
        <w:instrText xml:space="preserve"> ADDIN ZOTERO_ITEM CSL_CITATION {"citationID":"ktOjJR92","properties":{"formattedCitation":"(64)","plainCitation":"(64)","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62314B" w:rsidRPr="0062314B">
        <w:t>(64)</w:t>
      </w:r>
      <w:r>
        <w:fldChar w:fldCharType="end"/>
      </w:r>
      <w:r w:rsidRPr="00C970C2">
        <w:t xml:space="preserve"> </w:t>
      </w:r>
      <w:r>
        <w:fldChar w:fldCharType="begin"/>
      </w:r>
      <w:r w:rsidR="0062314B">
        <w:instrText xml:space="preserve"> ADDIN ZOTERO_ITEM CSL_CITATION {"citationID":"6oLPlPxG","properties":{"formattedCitation":"(65)","plainCitation":"(65)","noteIndex":0},"citationItems":[{"id":"wQC2BQlZ/hiEcR05q","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62314B" w:rsidRPr="0062314B">
        <w:t>(65)</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62314B">
        <w:instrText xml:space="preserve"> ADDIN ZOTERO_ITEM CSL_CITATION {"citationID":"VSpnFwn5","properties":{"formattedCitation":"(66)","plainCitation":"(66)","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62314B" w:rsidRPr="0062314B">
        <w:t>(66)</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6C38612C" w:rsidR="00284D80" w:rsidRPr="00276C39" w:rsidRDefault="00284D80" w:rsidP="00284D80">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62314B">
        <w:instrText xml:space="preserve"> ADDIN ZOTERO_ITEM CSL_CITATION {"citationID":"czSEPJip","properties":{"formattedCitation":"(63)","plainCitation":"(63)","noteIndex":0},"citationItems":[{"id":"wQC2BQlZ/3NdiWPmq","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62314B" w:rsidRPr="0062314B">
        <w:t>(63)</w:t>
      </w:r>
      <w:r>
        <w:fldChar w:fldCharType="end"/>
      </w:r>
      <w:r>
        <w:t xml:space="preserve">. </w:t>
      </w:r>
    </w:p>
    <w:p w14:paraId="52019882" w14:textId="77777777" w:rsidR="00284D80" w:rsidRDefault="00284D80" w:rsidP="00284D80">
      <w:pPr>
        <w:spacing w:after="0"/>
      </w:pPr>
    </w:p>
    <w:p w14:paraId="22449A68" w14:textId="4F003110" w:rsidR="00284D80" w:rsidRPr="00C970C2" w:rsidRDefault="00284D80" w:rsidP="00284D80">
      <w:pPr>
        <w:spacing w:after="0"/>
      </w:pPr>
      <w:r w:rsidRPr="00C970C2">
        <w:t xml:space="preserve">AMI </w:t>
      </w:r>
      <w:r>
        <w:fldChar w:fldCharType="begin"/>
      </w:r>
      <w:r w:rsidR="0062314B">
        <w:instrText xml:space="preserve"> ADDIN ZOTERO_ITEM CSL_CITATION {"citationID":"7FydpoNr","properties":{"formattedCitation":"(64)","plainCitation":"(64)","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62314B" w:rsidRPr="0062314B">
        <w:t>(64)</w:t>
      </w:r>
      <w:r>
        <w:fldChar w:fldCharType="end"/>
      </w:r>
      <w:r>
        <w:t xml:space="preserve"> </w:t>
      </w:r>
      <w:r>
        <w:fldChar w:fldCharType="begin"/>
      </w:r>
      <w:r w:rsidR="0062314B">
        <w:instrText xml:space="preserve"> ADDIN ZOTERO_ITEM CSL_CITATION {"citationID":"LPRcpaFY","properties":{"formattedCitation":"(67)","plainCitation":"(67)","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62314B" w:rsidRPr="0062314B">
        <w:t>(67)</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62314B">
        <w:instrText xml:space="preserve"> ADDIN ZOTERO_ITEM CSL_CITATION {"citationID":"kM5oDL3L","properties":{"formattedCitation":"(64)","plainCitation":"(64)","noteIndex":0},"citationItems":[{"id":"wQC2BQlZ/dWHql86H","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62314B" w:rsidRPr="0062314B">
        <w:t>(64)</w:t>
      </w:r>
      <w:r>
        <w:fldChar w:fldCharType="end"/>
      </w:r>
      <w:r>
        <w:t xml:space="preserve"> </w:t>
      </w:r>
      <w:r>
        <w:fldChar w:fldCharType="begin"/>
      </w:r>
      <w:r w:rsidR="0062314B">
        <w:instrText xml:space="preserve"> ADDIN ZOTERO_ITEM CSL_CITATION {"citationID":"FNPILbXm","properties":{"formattedCitation":"(68)","plainCitation":"(68)","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62314B" w:rsidRPr="0062314B">
        <w:t>(68)</w:t>
      </w:r>
      <w:r>
        <w:fldChar w:fldCharType="end"/>
      </w:r>
      <w:r>
        <w:t xml:space="preserve"> </w:t>
      </w:r>
      <w:r>
        <w:fldChar w:fldCharType="begin"/>
      </w:r>
      <w:r w:rsidR="0062314B">
        <w:instrText xml:space="preserve"> ADDIN ZOTERO_ITEM CSL_CITATION {"citationID":"XQoK4onf","properties":{"formattedCitation":"(69)","plainCitation":"(69)","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62314B" w:rsidRPr="0062314B">
        <w:t>(69)</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6EFCB112" w:rsidR="00284D80" w:rsidRDefault="00284D80" w:rsidP="00284D80">
      <w:pPr>
        <w:spacing w:after="0"/>
      </w:pPr>
      <w:r w:rsidRPr="00C970C2">
        <w:t xml:space="preserve">V-Measure </w:t>
      </w:r>
      <w:r>
        <w:fldChar w:fldCharType="begin"/>
      </w:r>
      <w:r w:rsidR="0062314B">
        <w:instrText xml:space="preserve"> ADDIN ZOTERO_ITEM CSL_CITATION {"citationID":"WK0pyZUb","properties":{"formattedCitation":"(70)","plainCitation":"(70)","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62314B" w:rsidRPr="0062314B">
        <w:t>(70)</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t>
      </w:r>
      <w:r w:rsidRPr="00C970C2">
        <w:lastRenderedPageBreak/>
        <w:t>when all the points of a class are part of the same cluster.</w:t>
      </w:r>
      <w:r>
        <w:t xml:space="preserve"> We have chosen beta equal to 1 as given by the original formula </w:t>
      </w:r>
      <w:r>
        <w:fldChar w:fldCharType="begin"/>
      </w:r>
      <w:r w:rsidR="0062314B">
        <w:instrText xml:space="preserve"> ADDIN ZOTERO_ITEM CSL_CITATION {"citationID":"j1qj93ap","properties":{"formattedCitation":"(70)","plainCitation":"(70)","noteIndex":0},"citationItems":[{"id":"wQC2BQlZ/zTvHs6Af","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62314B" w:rsidRPr="0062314B">
        <w:t>(70)</w:t>
      </w:r>
      <w:r>
        <w:fldChar w:fldCharType="end"/>
      </w:r>
      <w:r>
        <w:t xml:space="preserve">. </w:t>
      </w:r>
    </w:p>
    <w:p w14:paraId="5FFAEC55"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10A3CB41" w:rsidR="00284D80" w:rsidRPr="00C970C2" w:rsidRDefault="00284D80" w:rsidP="00284D80">
      <w:pPr>
        <w:spacing w:after="0"/>
      </w:pPr>
      <w:r w:rsidRPr="00C970C2">
        <w:t xml:space="preserve">DBS </w:t>
      </w:r>
      <w:r>
        <w:fldChar w:fldCharType="begin"/>
      </w:r>
      <w:r w:rsidR="0062314B">
        <w:instrText xml:space="preserve"> ADDIN ZOTERO_ITEM CSL_CITATION {"citationID":"T2Y351by","properties":{"formattedCitation":"(71)","plainCitation":"(71)","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62314B" w:rsidRPr="0062314B">
        <w:t>(71)</w:t>
      </w:r>
      <w:r>
        <w:fldChar w:fldCharType="end"/>
      </w:r>
      <w:r w:rsidRPr="00C970C2">
        <w:t xml:space="preserve"> </w:t>
      </w:r>
      <w:r>
        <w:fldChar w:fldCharType="begin"/>
      </w:r>
      <w:r w:rsidR="0062314B">
        <w:instrText xml:space="preserve"> ADDIN ZOTERO_ITEM CSL_CITATION {"citationID":"ePHXp0Ve","properties":{"formattedCitation":"(72)","plainCitation":"(72)","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62314B" w:rsidRPr="0062314B">
        <w:t>(72)</w:t>
      </w:r>
      <w:r>
        <w:fldChar w:fldCharType="end"/>
      </w:r>
      <w:r>
        <w:t xml:space="preserve"> </w:t>
      </w:r>
      <w:r>
        <w:fldChar w:fldCharType="begin"/>
      </w:r>
      <w:r w:rsidR="0062314B">
        <w:instrText xml:space="preserve"> ADDIN ZOTERO_ITEM CSL_CITATION {"citationID":"yRzUFADP","properties":{"formattedCitation":"(73)","plainCitation":"(73)","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62314B" w:rsidRPr="0062314B">
        <w:t>(73)</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1BF48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79B9CB13" w:rsidR="00284D80" w:rsidRDefault="00284D80" w:rsidP="00284D80">
      <w:pPr>
        <w:spacing w:after="0"/>
      </w:pPr>
      <w:r w:rsidRPr="00C970C2">
        <w:t xml:space="preserve">CHS </w:t>
      </w:r>
      <w:r>
        <w:fldChar w:fldCharType="begin"/>
      </w:r>
      <w:r w:rsidR="0062314B">
        <w:instrText xml:space="preserve"> ADDIN ZOTERO_ITEM CSL_CITATION {"citationID":"w9vNwW5Q","properties":{"formattedCitation":"(58)","plainCitation":"(58)","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62314B" w:rsidRPr="0062314B">
        <w:t>(58)</w:t>
      </w:r>
      <w:r>
        <w:fldChar w:fldCharType="end"/>
      </w:r>
      <w:r>
        <w:t xml:space="preserve"> </w:t>
      </w:r>
      <w:r>
        <w:fldChar w:fldCharType="begin"/>
      </w:r>
      <w:r w:rsidR="0062314B">
        <w:instrText xml:space="preserve"> ADDIN ZOTERO_ITEM CSL_CITATION {"citationID":"lMOn2c2J","properties":{"formattedCitation":"(70)","plainCitation":"(70)","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62314B" w:rsidRPr="0062314B">
        <w:t>(70)</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w:t>
      </w:r>
      <w:r>
        <w:lastRenderedPageBreak/>
        <w:t xml:space="preserve">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60DDFF6C" w:rsidR="00284D80" w:rsidRDefault="00284D80" w:rsidP="00284D80">
      <w:pPr>
        <w:spacing w:after="0"/>
      </w:pPr>
      <w:r w:rsidRPr="00C970C2">
        <w:t xml:space="preserve">SS </w:t>
      </w:r>
      <w:r>
        <w:fldChar w:fldCharType="begin"/>
      </w:r>
      <w:r w:rsidR="0062314B">
        <w:instrText xml:space="preserve"> ADDIN ZOTERO_ITEM CSL_CITATION {"citationID":"AE8DstdP","properties":{"formattedCitation":"(70)","plainCitation":"(70)","noteIndex":0},"citationItems":[{"id":"wQC2BQlZ/zTvHs6Af","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62314B" w:rsidRPr="0062314B">
        <w:t>(70)</w:t>
      </w:r>
      <w:r>
        <w:fldChar w:fldCharType="end"/>
      </w:r>
      <w:r>
        <w:t xml:space="preserve"> </w:t>
      </w:r>
      <w:r>
        <w:fldChar w:fldCharType="begin"/>
      </w:r>
      <w:r w:rsidR="0062314B">
        <w:instrText xml:space="preserve"> ADDIN ZOTERO_ITEM CSL_CITATION {"citationID":"VuRGLp8s","properties":{"formattedCitation":"(74)","plainCitation":"(74)","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62314B" w:rsidRPr="0062314B">
        <w:t>(74)</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19038222" w14:textId="77777777" w:rsidR="00284D80" w:rsidRDefault="00284D80" w:rsidP="00284D80">
      <w:pPr>
        <w:spacing w:after="0"/>
        <w:rPr>
          <w:szCs w:val="28"/>
        </w:rPr>
      </w:pPr>
    </w:p>
    <w:p w14:paraId="36A4194F" w14:textId="75D3E790"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rsidR="0062314B">
        <w:instrText xml:space="preserve"> ADDIN ZOTERO_ITEM CSL_CITATION {"citationID":"vY1CV2wr","properties":{"formattedCitation":"(75)","plainCitation":"(75)","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62314B" w:rsidRPr="0062314B">
        <w:t>(75)</w:t>
      </w:r>
      <w:r>
        <w:fldChar w:fldCharType="end"/>
      </w:r>
      <w:r>
        <w:t xml:space="preserve"> </w:t>
      </w:r>
      <w:r>
        <w:fldChar w:fldCharType="begin"/>
      </w:r>
      <w:r w:rsidR="007A03DD">
        <w:instrText xml:space="preserve"> ADDIN ZOTERO_ITEM CSL_CITATION {"citationID":"a7hNnsDl","properties":{"formattedCitation":"(17)","plainCitation":"(17)","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7A03DD" w:rsidRPr="007A03DD">
        <w:t>(17)</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62314B">
        <w:instrText xml:space="preserve"> ADDIN ZOTERO_ITEM CSL_CITATION {"citationID":"wUkNrTBU","properties":{"formattedCitation":"(76)","plainCitation":"(76)","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62314B" w:rsidRPr="0062314B">
        <w:t>(76)</w:t>
      </w:r>
      <w:r>
        <w:fldChar w:fldCharType="end"/>
      </w:r>
      <w:r>
        <w:t xml:space="preserve"> </w:t>
      </w:r>
      <w:r>
        <w:fldChar w:fldCharType="begin"/>
      </w:r>
      <w:r w:rsidR="0062314B">
        <w:instrText xml:space="preserve"> ADDIN ZOTERO_ITEM CSL_CITATION {"citationID":"rKdE5JxV","properties":{"formattedCitation":"(77)","plainCitation":"(77)","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62314B" w:rsidRPr="0062314B">
        <w:t>(77)</w:t>
      </w:r>
      <w:r>
        <w:fldChar w:fldCharType="end"/>
      </w:r>
      <w:r>
        <w:t xml:space="preserve"> </w:t>
      </w:r>
      <w:r>
        <w:fldChar w:fldCharType="begin"/>
      </w:r>
      <w:r w:rsidR="0062314B">
        <w:instrText xml:space="preserve"> ADDIN ZOTERO_ITEM CSL_CITATION {"citationID":"cZgmpNYb","properties":{"formattedCitation":"(78)","plainCitation":"(78)","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62314B" w:rsidRPr="0062314B">
        <w:t>(78)</w:t>
      </w:r>
      <w:r>
        <w:fldChar w:fldCharType="end"/>
      </w:r>
      <w:r w:rsidRPr="00C970C2">
        <w:t xml:space="preserve"> </w:t>
      </w:r>
      <w:r>
        <w:fldChar w:fldCharType="begin"/>
      </w:r>
      <w:r w:rsidR="0062314B">
        <w:instrText xml:space="preserve"> ADDIN ZOTERO_ITEM CSL_CITATION {"citationID":"oVpxwTJb","properties":{"formattedCitation":"(79)","plainCitation":"(79)","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62314B" w:rsidRPr="0062314B">
        <w:t>(79)</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TBRewritten]</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0F5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0F5AF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0F5AF6">
            <w:pPr>
              <w:spacing w:line="360" w:lineRule="auto"/>
              <w:jc w:val="center"/>
              <w:rPr>
                <w:b w:val="0"/>
                <w:bCs w:val="0"/>
              </w:rPr>
            </w:pPr>
            <w:r>
              <w:rPr>
                <w:b w:val="0"/>
                <w:bCs w:val="0"/>
              </w:rPr>
              <w:t>ARI</w:t>
            </w:r>
          </w:p>
        </w:tc>
        <w:tc>
          <w:tcPr>
            <w:tcW w:w="1260" w:type="dxa"/>
            <w:tcBorders>
              <w:top w:val="single" w:sz="4" w:space="0" w:color="auto"/>
            </w:tcBorders>
            <w:noWrap/>
          </w:tcPr>
          <w:p w14:paraId="1411F9A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0F5AF6">
            <w:pPr>
              <w:spacing w:line="360" w:lineRule="auto"/>
              <w:jc w:val="center"/>
              <w:rPr>
                <w:b w:val="0"/>
                <w:bCs w:val="0"/>
              </w:rPr>
            </w:pPr>
            <w:r>
              <w:rPr>
                <w:b w:val="0"/>
                <w:bCs w:val="0"/>
              </w:rPr>
              <w:lastRenderedPageBreak/>
              <w:t>AMI</w:t>
            </w:r>
          </w:p>
        </w:tc>
        <w:tc>
          <w:tcPr>
            <w:tcW w:w="1260" w:type="dxa"/>
            <w:tcBorders>
              <w:bottom w:val="single" w:sz="4" w:space="0" w:color="auto"/>
            </w:tcBorders>
            <w:noWrap/>
          </w:tcPr>
          <w:p w14:paraId="3D214235"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0F5AF6">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0F5AF6">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0267D" w:rsidRPr="00131A93" w14:paraId="6CDF4C24"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0F5AF6">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0267D" w:rsidRPr="00131A93" w14:paraId="5B178A92"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0F5AF6">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49CBDD06" w:rsidR="00284D80" w:rsidRDefault="00284D80" w:rsidP="00284D80">
      <w:pPr>
        <w:tabs>
          <w:tab w:val="left" w:pos="216"/>
        </w:tabs>
        <w:spacing w:after="0"/>
      </w:pPr>
      <w:r>
        <w:rPr>
          <w:rFonts w:eastAsia="Palatino Linotype"/>
        </w:rPr>
        <w:t xml:space="preserve">The 95 synthetic datasets </w:t>
      </w:r>
      <w:r>
        <w:fldChar w:fldCharType="begin"/>
      </w:r>
      <w:r w:rsidR="003C3961">
        <w:instrText xml:space="preserve"> ADDIN ZOTERO_ITEM CSL_CITATION {"citationID":"wTcYIV8M","properties":{"formattedCitation":"(9)","plainCitation":"(9)","noteIndex":0},"citationItems":[{"id":"wQC2BQlZ/PzehbGVO","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3C3961" w:rsidRPr="003C3961">
        <w:t>(9)</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rsidR="0062314B">
        <w:instrText xml:space="preserve"> ADDIN ZOTERO_ITEM CSL_CITATION {"citationID":"354WROkP","properties":{"formattedCitation":"(80)","plainCitation":"(80)","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62314B" w:rsidRPr="0062314B">
        <w:t>(80)</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34C4E20C" w14:textId="77777777" w:rsidR="009D2F13" w:rsidRDefault="000F5AF6" w:rsidP="009D2F13">
      <w:pPr>
        <w:pStyle w:val="Bibliography"/>
      </w:pPr>
      <w:r>
        <w:fldChar w:fldCharType="begin"/>
      </w:r>
      <w:r w:rsidR="00290861">
        <w:instrText xml:space="preserve"> ADDIN ZOTERO_BIBL {"uncited":[],"omitted":[],"custom":[]} CSL_BIBLIOGRAPHY </w:instrText>
      </w:r>
      <w:r>
        <w:fldChar w:fldCharType="separate"/>
      </w:r>
      <w:r w:rsidR="009D2F13">
        <w:t>1.</w:t>
      </w:r>
      <w:r w:rsidR="009D2F13">
        <w:tab/>
        <w:t xml:space="preserve">Quiroga RQ. Spike sorting. Scholarpedia. 2007 Dec 21;2(12):3583. </w:t>
      </w:r>
    </w:p>
    <w:p w14:paraId="0020C00E" w14:textId="77777777" w:rsidR="009D2F13" w:rsidRDefault="009D2F13" w:rsidP="009D2F13">
      <w:pPr>
        <w:pStyle w:val="Bibliography"/>
      </w:pPr>
      <w:r>
        <w:t>2.</w:t>
      </w:r>
      <w:r>
        <w:tab/>
        <w:t xml:space="preserve">Carter M, Shieh J. Chapter 4 - Electrophysiology. In: Carter M, Shieh J, editors. Guide to Research Techniques in Neuroscience (Second Edition) [Internet]. San Diego: Academic </w:t>
      </w:r>
      <w:r>
        <w:lastRenderedPageBreak/>
        <w:t>Press; 2015 [cited 2022 Aug 2]. p. 89–115. Available from: https://www.sciencedirect.com/science/article/pii/B9780128005118000046</w:t>
      </w:r>
    </w:p>
    <w:p w14:paraId="03747676" w14:textId="77777777" w:rsidR="009D2F13" w:rsidRDefault="009D2F13" w:rsidP="009D2F13">
      <w:pPr>
        <w:pStyle w:val="Bibliography"/>
      </w:pPr>
      <w:r>
        <w:t>3.</w:t>
      </w:r>
      <w:r>
        <w:tab/>
        <w:t xml:space="preserve">Brown GD, Yamada S, Sejnowski TJ. Independent component analysis at the neural cocktail party. Trends Neurosci. 2001 Jan;24(1):54–63. </w:t>
      </w:r>
    </w:p>
    <w:p w14:paraId="25F14824" w14:textId="77777777" w:rsidR="009D2F13" w:rsidRDefault="009D2F13" w:rsidP="009D2F13">
      <w:pPr>
        <w:pStyle w:val="Bibliography"/>
      </w:pPr>
      <w:r>
        <w:t>4.</w:t>
      </w:r>
      <w:r>
        <w:tab/>
        <w:t xml:space="preserve">Haykin S, Chen Z. The cocktail party problem. Neural Comput. 2005 Sep;17(9):1875–902. </w:t>
      </w:r>
    </w:p>
    <w:p w14:paraId="34694290" w14:textId="77777777" w:rsidR="009D2F13" w:rsidRDefault="009D2F13" w:rsidP="009D2F13">
      <w:pPr>
        <w:pStyle w:val="Bibliography"/>
      </w:pPr>
      <w:r>
        <w:t>5.</w:t>
      </w:r>
      <w:r>
        <w:tab/>
        <w:t xml:space="preserve">Rey HG, Pedreira C, Quian Quiroga R. Past, present and future of spike sorting techniques. Brain Res Bull. 2015 Oct 1;119:106–17. </w:t>
      </w:r>
    </w:p>
    <w:p w14:paraId="452B6BC9" w14:textId="77777777" w:rsidR="009D2F13" w:rsidRDefault="009D2F13" w:rsidP="009D2F13">
      <w:pPr>
        <w:pStyle w:val="Bibliography"/>
      </w:pPr>
      <w:r>
        <w:t>6.</w:t>
      </w:r>
      <w:r>
        <w:tab/>
        <w:t xml:space="preserve">Stevenson IH, Kording KP. How advances in neural recording affect data analysis. Nat Neurosci. 2011 Feb;14(2):139–42. </w:t>
      </w:r>
    </w:p>
    <w:p w14:paraId="2DD2DB92" w14:textId="77777777" w:rsidR="009D2F13" w:rsidRDefault="009D2F13" w:rsidP="009D2F13">
      <w:pPr>
        <w:pStyle w:val="Bibliography"/>
      </w:pPr>
      <w:r>
        <w:t>7.</w:t>
      </w:r>
      <w:r>
        <w:tab/>
        <w:t xml:space="preserve">Jun JJ, Steinmetz NA, Siegle JH, Denman DJ, Bauza M, Barbarits B, et al. Fully integrated silicon probes for high-density recording of neural activity. Nature. 2017 Nov;551(7679):232–6. </w:t>
      </w:r>
    </w:p>
    <w:p w14:paraId="0D3E2E3C" w14:textId="77777777" w:rsidR="009D2F13" w:rsidRDefault="009D2F13" w:rsidP="009D2F13">
      <w:pPr>
        <w:pStyle w:val="Bibliography"/>
      </w:pPr>
      <w:r>
        <w:t>8.</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5805E22" w14:textId="77777777" w:rsidR="009D2F13" w:rsidRDefault="009D2F13" w:rsidP="009D2F13">
      <w:pPr>
        <w:pStyle w:val="Bibliography"/>
      </w:pPr>
      <w:r>
        <w:t>9.</w:t>
      </w:r>
      <w:r>
        <w:tab/>
        <w:t xml:space="preserve">Pedreira C, Martinez J, Ison MJ, Quian Quiroga R. How many neurons can we see with current spike sorting algorithms? J Neurosci Methods. 2012 Oct 15;211(1):58–65. </w:t>
      </w:r>
    </w:p>
    <w:p w14:paraId="48A809E1" w14:textId="77777777" w:rsidR="009D2F13" w:rsidRDefault="009D2F13" w:rsidP="009D2F13">
      <w:pPr>
        <w:pStyle w:val="Bibliography"/>
      </w:pPr>
      <w:r>
        <w:t>10.</w:t>
      </w:r>
      <w:r>
        <w:tab/>
        <w:t xml:space="preserve">Estivill-Castro V. Why so many clustering algorithms: a position paper. SIGKDD Explor Newsl. 2002 Jun 1;4(1):65–75. </w:t>
      </w:r>
    </w:p>
    <w:p w14:paraId="718FDA2C" w14:textId="77777777" w:rsidR="009D2F13" w:rsidRDefault="009D2F13" w:rsidP="009D2F13">
      <w:pPr>
        <w:pStyle w:val="Bibliography"/>
      </w:pPr>
      <w:r>
        <w:t>11.</w:t>
      </w:r>
      <w:r>
        <w:tab/>
        <w:t xml:space="preserve">Min E, Guo X, Liu Q, Zhang G, Cui J, Long J. A Survey of Clustering With Deep Learning: From the Perspective of Network Architecture. IEEE Access. 2018;6:39501–14. </w:t>
      </w:r>
    </w:p>
    <w:p w14:paraId="36B1B73B" w14:textId="77777777" w:rsidR="009D2F13" w:rsidRDefault="009D2F13" w:rsidP="009D2F13">
      <w:pPr>
        <w:pStyle w:val="Bibliography"/>
      </w:pPr>
      <w:r>
        <w:t>12.</w:t>
      </w:r>
      <w:r>
        <w:tab/>
        <w:t xml:space="preserve">Pinaya W, Vieira S, Garcia-Dias R, Mechelli A. Autoencoders. In 2019. p. 193–208. </w:t>
      </w:r>
    </w:p>
    <w:p w14:paraId="5ACF25FA" w14:textId="77777777" w:rsidR="009D2F13" w:rsidRDefault="009D2F13" w:rsidP="009D2F13">
      <w:pPr>
        <w:pStyle w:val="Bibliography"/>
      </w:pPr>
      <w:r>
        <w:t>13.</w:t>
      </w:r>
      <w:r>
        <w:tab/>
        <w:t>Baldi P. Autoencoders, Unsupervised Learning, and Deep Architectures. In: Proceedings of ICML Workshop on Unsupervised and Transfer Learning [Internet]. JMLR Workshop and Conference Proceedings; 2012 [cited 2021 Dec 22]. p. 37–49. Available from: https://proceedings.mlr.press/v27/baldi12a.html</w:t>
      </w:r>
    </w:p>
    <w:p w14:paraId="57F0D5F7" w14:textId="77777777" w:rsidR="009D2F13" w:rsidRDefault="009D2F13" w:rsidP="009D2F13">
      <w:pPr>
        <w:pStyle w:val="Bibliography"/>
      </w:pPr>
      <w:r>
        <w:t>14.</w:t>
      </w:r>
      <w:r>
        <w:tab/>
        <w:t xml:space="preserve">Hinton GE, Salakhutdinov RR. Reducing the dimensionality of data with neural networks. Science. 2006 Jul 28;313(5786):504–7. </w:t>
      </w:r>
    </w:p>
    <w:p w14:paraId="4D4D3F05" w14:textId="77777777" w:rsidR="009D2F13" w:rsidRDefault="009D2F13" w:rsidP="009D2F13">
      <w:pPr>
        <w:pStyle w:val="Bibliography"/>
      </w:pPr>
      <w:r>
        <w:t>15.</w:t>
      </w:r>
      <w:r>
        <w:tab/>
        <w:t xml:space="preserve">Wang W, Huang Y, Wang Y, Wang L. Generalized Autoencoder: A Neural Network Framework for Dimensionality Reduction. In: 2014 IEEE Conference on Computer Vision and Pattern Recognition Workshops. 2014. p. 496–503. </w:t>
      </w:r>
    </w:p>
    <w:p w14:paraId="277777F0" w14:textId="77777777" w:rsidR="009D2F13" w:rsidRDefault="009D2F13" w:rsidP="009D2F13">
      <w:pPr>
        <w:pStyle w:val="Bibliography"/>
      </w:pPr>
      <w:r>
        <w:t>16.</w:t>
      </w:r>
      <w:r>
        <w:tab/>
        <w:t xml:space="preserve">Wang Y, Yao H, Zhao S. Auto-encoder based dimensionality reduction. Neurocomputing. 2016 Apr 5;184:232–42. </w:t>
      </w:r>
    </w:p>
    <w:p w14:paraId="2D40F2DA" w14:textId="77777777" w:rsidR="009D2F13" w:rsidRDefault="009D2F13" w:rsidP="009D2F13">
      <w:pPr>
        <w:pStyle w:val="Bibliography"/>
      </w:pPr>
      <w:r>
        <w:lastRenderedPageBreak/>
        <w:t>17.</w:t>
      </w:r>
      <w:r>
        <w:tab/>
        <w:t>Radmanesh M, Rezaei AA, Jalili M, Hashemi A, Goudarzi MM. Online spike sorting via deep contractive autoencoder. Neural Netw [Internet]. 2022 Aug 5 [cited 2022 Aug 11]; Available from: https://www.sciencedirect.com/science/article/pii/S089360802200301X</w:t>
      </w:r>
    </w:p>
    <w:p w14:paraId="2FB165AB" w14:textId="77777777" w:rsidR="009D2F13" w:rsidRDefault="009D2F13" w:rsidP="009D2F13">
      <w:pPr>
        <w:pStyle w:val="Bibliography"/>
      </w:pPr>
      <w:r>
        <w:t>18.</w:t>
      </w:r>
      <w:r>
        <w:tab/>
        <w:t xml:space="preserve">Moradi Fard M, Thonet T, Gaussier E. Deep </w:t>
      </w:r>
      <w:r>
        <w:rPr>
          <w:i/>
          <w:iCs/>
        </w:rPr>
        <w:t>k</w:t>
      </w:r>
      <w:r>
        <w:t xml:space="preserve">-Means: Jointly clustering with </w:t>
      </w:r>
      <w:r>
        <w:rPr>
          <w:i/>
          <w:iCs/>
        </w:rPr>
        <w:t>k</w:t>
      </w:r>
      <w:r>
        <w:t xml:space="preserve">-Means and learning representations. Pattern Recognit Lett. 2020 Oct 1;138:185–92. </w:t>
      </w:r>
    </w:p>
    <w:p w14:paraId="43962E1B" w14:textId="77777777" w:rsidR="009D2F13" w:rsidRDefault="009D2F13" w:rsidP="009D2F13">
      <w:pPr>
        <w:pStyle w:val="Bibliography"/>
      </w:pPr>
      <w:r>
        <w:t>19.</w:t>
      </w:r>
      <w:r>
        <w:tab/>
        <w:t xml:space="preserve">Guo X, Gao L, Liu X, Yin J. Improved Deep Embedded Clustering with Local Structure Preservation. 2017;1753–9. </w:t>
      </w:r>
    </w:p>
    <w:p w14:paraId="7373AB9B" w14:textId="77777777" w:rsidR="009D2F13" w:rsidRDefault="009D2F13" w:rsidP="009D2F13">
      <w:pPr>
        <w:pStyle w:val="Bibliography"/>
      </w:pPr>
      <w:r>
        <w:t>20.</w:t>
      </w:r>
      <w:r>
        <w:tab/>
        <w:t>Leiber C, Bauer LGM, Neumayr M, Plant C, Böhm C. The DipEncoder: Enforcing Multimodality in Autoencoders. In: Proceedings of the 28th ACM SIGKDD Conference on Knowledge Discovery and Data Mining [Internet]. New York, NY, USA: Association for Computing Machinery; 2022 [cited 2025 Feb 9]. p. 846–56. (KDD ’22). Available from: https://dl.acm.org/doi/10.1145/3534678.3539407</w:t>
      </w:r>
    </w:p>
    <w:p w14:paraId="378B456E" w14:textId="77777777" w:rsidR="009D2F13" w:rsidRDefault="009D2F13" w:rsidP="009D2F13">
      <w:pPr>
        <w:pStyle w:val="Bibliography"/>
      </w:pPr>
      <w:r>
        <w:t>21.</w:t>
      </w:r>
      <w:r>
        <w:tab/>
        <w:t>Leiber C, Bauer LGM, Schelling B, Böhm C, Plant C. Dip-based Deep Embedded Clustering with k-Estimation. In: Proceedings of the 27th ACM SIGKDD Conference on Knowledge Discovery &amp; Data Mining [Internet]. New York, NY, USA: Association for Computing Machinery; 2021 [cited 2025 Feb 9]. p. 903–13. (KDD ’21). Available from: https://dl.acm.org/doi/10.1145/3447548.3467316</w:t>
      </w:r>
    </w:p>
    <w:p w14:paraId="74F36AFE" w14:textId="77777777" w:rsidR="009D2F13" w:rsidRDefault="009D2F13" w:rsidP="009D2F13">
      <w:pPr>
        <w:pStyle w:val="Bibliography"/>
      </w:pPr>
      <w:r>
        <w:t>22.</w:t>
      </w:r>
      <w:r>
        <w:tab/>
        <w:t>Miklautz L, Bauer LGM, Mautz D, Tschiatschek S, Böhm C, Plant C. Details (Don’t) Matter: Isolating Cluster Information in Deep Embedded Spaces. In 2021 [cited 2025 Feb 10]. p. 2826–32. Available from: https://www.ijcai.org/proceedings/2021/389</w:t>
      </w:r>
    </w:p>
    <w:p w14:paraId="395C90E7" w14:textId="77777777" w:rsidR="009D2F13" w:rsidRDefault="009D2F13" w:rsidP="009D2F13">
      <w:pPr>
        <w:pStyle w:val="Bibliography"/>
      </w:pPr>
      <w:r>
        <w:t>23.</w:t>
      </w:r>
      <w:r>
        <w:tab/>
        <w:t xml:space="preserve">Song C, Liu F, Huang Y, Wang L, Tan T. Auto-encoder Based Data Clustering. In: Ruiz-Shulcloper J, Sanniti di Baja G, editors. Progress in Pattern Recognition, Image Analysis, Computer Vision, and Applications. Berlin, Heidelberg: Springer; 2013. p. 117–24. </w:t>
      </w:r>
    </w:p>
    <w:p w14:paraId="2F2FC6DC" w14:textId="77777777" w:rsidR="009D2F13" w:rsidRDefault="009D2F13" w:rsidP="009D2F13">
      <w:pPr>
        <w:pStyle w:val="Bibliography"/>
      </w:pPr>
      <w:r>
        <w:t>24.</w:t>
      </w:r>
      <w:r>
        <w:tab/>
        <w:t>Mautz D, Plant C, Böhm C. Deep Embedded Cluster Tree. In: 2019 IEEE International Conference on Data Mining (ICDM) [Internet]. 2019 [cited 2025 Feb 10]. p. 1258–63. Available from: https://ieeexplore.ieee.org/abstract/document/8970987</w:t>
      </w:r>
    </w:p>
    <w:p w14:paraId="56ECB0B3" w14:textId="77777777" w:rsidR="009D2F13" w:rsidRDefault="009D2F13" w:rsidP="009D2F13">
      <w:pPr>
        <w:pStyle w:val="Bibliography"/>
      </w:pPr>
      <w:r>
        <w:t>25.</w:t>
      </w:r>
      <w:r>
        <w:tab/>
        <w:t xml:space="preserve">Mautz D, Plant C, Böhm C. DeepECT: The Deep Embedded Cluster Tree. Data Sci Eng. 2020 Dec 1;5(4):419–32. </w:t>
      </w:r>
    </w:p>
    <w:p w14:paraId="5143A781" w14:textId="77777777" w:rsidR="009D2F13" w:rsidRDefault="009D2F13" w:rsidP="009D2F13">
      <w:pPr>
        <w:pStyle w:val="Bibliography"/>
      </w:pPr>
      <w:r>
        <w:t>26.</w:t>
      </w:r>
      <w:r>
        <w:tab/>
        <w:t xml:space="preserve">Yang B, Fu X, Sidiropoulos ND, Hong M. Towards K-means-friendly spaces: simultaneous deep learning and clustering. In: Proceedings of the 34th International Conference on Machine Learning - Volume 70. Sydney, NSW, Australia: JMLR.org; 2017. p. 3861–70. (ICML’17). </w:t>
      </w:r>
    </w:p>
    <w:p w14:paraId="2B7DEFF5" w14:textId="77777777" w:rsidR="009D2F13" w:rsidRDefault="009D2F13" w:rsidP="009D2F13">
      <w:pPr>
        <w:pStyle w:val="Bibliography"/>
      </w:pPr>
      <w:r>
        <w:t>27.</w:t>
      </w:r>
      <w:r>
        <w:tab/>
        <w:t>Kimura M. AutoClustering: A Feed-Forward Neural Network Based Clustering Algorithm. In: 2018 IEEE International Conference on Data Mining Workshops (ICDMW) [Internet]. 2018 [cited 2025 May 2]. p. 659–66. Available from: https://ieeexplore.ieee.org/document/8637379</w:t>
      </w:r>
    </w:p>
    <w:p w14:paraId="196B59A8" w14:textId="77777777" w:rsidR="009D2F13" w:rsidRDefault="009D2F13" w:rsidP="009D2F13">
      <w:pPr>
        <w:pStyle w:val="Bibliography"/>
      </w:pPr>
      <w:r>
        <w:t>28.</w:t>
      </w:r>
      <w:r>
        <w:tab/>
        <w:t xml:space="preserve">Hartigan JA, Hartigan PM. The Dip Test of Unimodality. Ann Stat. 1985 Mar;13(1):70–84. </w:t>
      </w:r>
    </w:p>
    <w:p w14:paraId="465B38BB" w14:textId="77777777" w:rsidR="009D2F13" w:rsidRDefault="009D2F13" w:rsidP="009D2F13">
      <w:pPr>
        <w:pStyle w:val="Bibliography"/>
      </w:pPr>
      <w:r>
        <w:lastRenderedPageBreak/>
        <w:t>29.</w:t>
      </w:r>
      <w:r>
        <w:tab/>
        <w:t xml:space="preserve">Ren Y, Wang N, Li M, Xu Z. Deep density-based image clustering. Knowl-Based Syst. 2020 Jun 7;197:105841. </w:t>
      </w:r>
    </w:p>
    <w:p w14:paraId="349C2857" w14:textId="77777777" w:rsidR="009D2F13" w:rsidRDefault="009D2F13" w:rsidP="009D2F13">
      <w:pPr>
        <w:pStyle w:val="Bibliography"/>
      </w:pPr>
      <w:r>
        <w:t>30.</w:t>
      </w:r>
      <w:r>
        <w:tab/>
        <w:t xml:space="preserve">Bear M, Connors B, Paradiso M. Neuroscience: Exploring the brain: Fourth edition. 2015. 1 p. </w:t>
      </w:r>
    </w:p>
    <w:p w14:paraId="65C4533E" w14:textId="77777777" w:rsidR="009D2F13" w:rsidRDefault="009D2F13" w:rsidP="009D2F13">
      <w:pPr>
        <w:pStyle w:val="Bibliography"/>
      </w:pPr>
      <w:r>
        <w:t>31.</w:t>
      </w:r>
      <w:r>
        <w:tab/>
        <w:t>Buzsáki G. Rhythms of the Brain [Internet]. New York: Oxford University Press; 2006 [cited 2021 Dec 8]. 464 p. Available from: https://oxford.universitypressscholarship.com/10.1093/acprof:oso/9780195301069.001.0001/acprof-9780195301069</w:t>
      </w:r>
    </w:p>
    <w:p w14:paraId="37BA4FDC" w14:textId="77777777" w:rsidR="009D2F13" w:rsidRDefault="009D2F13" w:rsidP="009D2F13">
      <w:pPr>
        <w:pStyle w:val="Bibliography"/>
      </w:pPr>
      <w:r>
        <w:t>32.</w:t>
      </w:r>
      <w:r>
        <w:tab/>
        <w:t xml:space="preserve">Lewicki MS. A review of methods for spike sorting: the detection and classification of neural action potentials. Netw Bristol Engl. 1998 Nov;9(4):R53-78. </w:t>
      </w:r>
    </w:p>
    <w:p w14:paraId="019678B4" w14:textId="77777777" w:rsidR="009D2F13" w:rsidRDefault="009D2F13" w:rsidP="009D2F13">
      <w:pPr>
        <w:pStyle w:val="Bibliography"/>
      </w:pPr>
      <w:r>
        <w:t>33.</w:t>
      </w:r>
      <w:r>
        <w:tab/>
        <w:t>Dimensionality reduction: a comparative review | BibSonomy [Internet]. [cited 2022 Aug 11]. Available from: https://www.bibsonomy.org/bibtex/2ed03568f0e9bca9cdaf6b25304e55940/peter.ralph</w:t>
      </w:r>
    </w:p>
    <w:p w14:paraId="04A13356" w14:textId="77777777" w:rsidR="009D2F13" w:rsidRDefault="009D2F13" w:rsidP="009D2F13">
      <w:pPr>
        <w:pStyle w:val="Bibliography"/>
      </w:pPr>
      <w:r>
        <w:t>34.</w:t>
      </w:r>
      <w:r>
        <w:tab/>
        <w:t xml:space="preserve">Meister M, Pine J, Baylor DA. Multi-neuronal signals from the retina: acquisition and analysis. J Neurosci Methods. 1994 Jan 1;51(1):95–106. </w:t>
      </w:r>
    </w:p>
    <w:p w14:paraId="373B2896" w14:textId="77777777" w:rsidR="009D2F13" w:rsidRDefault="009D2F13" w:rsidP="009D2F13">
      <w:pPr>
        <w:pStyle w:val="Bibliography"/>
      </w:pPr>
      <w:r>
        <w:t>35.</w:t>
      </w:r>
      <w:r>
        <w:tab/>
        <w:t xml:space="preserve">Pouzat C, Mazor O, Laurent G. Using noise signature to optimize spike-sorting and to assess neuronal classification quality. J Neurosci Methods. 2002 Dec 31;122(1):43–57. </w:t>
      </w:r>
    </w:p>
    <w:p w14:paraId="7390C642" w14:textId="77777777" w:rsidR="009D2F13" w:rsidRDefault="009D2F13" w:rsidP="009D2F13">
      <w:pPr>
        <w:pStyle w:val="Bibliography"/>
      </w:pPr>
      <w:r>
        <w:t>36.</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1412C2AC" w14:textId="77777777" w:rsidR="009D2F13" w:rsidRDefault="009D2F13" w:rsidP="009D2F13">
      <w:pPr>
        <w:pStyle w:val="Bibliography"/>
      </w:pPr>
      <w:r>
        <w:t>37.</w:t>
      </w:r>
      <w:r>
        <w:tab/>
        <w:t xml:space="preserve">Hulata E, Segev R, Ben-Jacob E. A method for spike sorting and detection based on wavelet packets and Shannon’s mutual information. J Neurosci Methods. 2002 May 30;117(1):1–12. </w:t>
      </w:r>
    </w:p>
    <w:p w14:paraId="2EC2FB28" w14:textId="77777777" w:rsidR="009D2F13" w:rsidRDefault="009D2F13" w:rsidP="009D2F13">
      <w:pPr>
        <w:pStyle w:val="Bibliography"/>
      </w:pPr>
      <w:r>
        <w:t>38.</w:t>
      </w:r>
      <w:r>
        <w:tab/>
        <w:t xml:space="preserve">Chung JE, Magland JF, Barnett AH, Tolosa VM, Tooker AC, Lee KY, et al. A fully automated approach to spike sorting. Neuron. 2017 Sep 13;95(6):1381-1394.e6. </w:t>
      </w:r>
    </w:p>
    <w:p w14:paraId="0929E9A1" w14:textId="77777777" w:rsidR="009D2F13" w:rsidRDefault="009D2F13" w:rsidP="009D2F13">
      <w:pPr>
        <w:pStyle w:val="Bibliography"/>
      </w:pPr>
      <w:r>
        <w:t>39.</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27F46C87" w14:textId="77777777" w:rsidR="009D2F13" w:rsidRDefault="009D2F13" w:rsidP="009D2F13">
      <w:pPr>
        <w:pStyle w:val="Bibliography"/>
      </w:pPr>
      <w:r>
        <w:t>40.</w:t>
      </w:r>
      <w:r>
        <w:tab/>
        <w:t xml:space="preserve">Yuan Y, Yang C, Si J. The M-Sorter: An automatic and robust spike detection and classification system. J Neurosci Methods. 2012 Sep 30;210(2):281–90. </w:t>
      </w:r>
    </w:p>
    <w:p w14:paraId="66F442DE" w14:textId="77777777" w:rsidR="009D2F13" w:rsidRDefault="009D2F13" w:rsidP="009D2F13">
      <w:pPr>
        <w:pStyle w:val="Bibliography"/>
      </w:pPr>
      <w:r>
        <w:t>41.</w:t>
      </w:r>
      <w:r>
        <w:tab/>
        <w:t xml:space="preserve">Mishra S, Sarkar U, Taraphder S, Datta S, Swain D, Saikhom R, et al. Principal Component Analysis. Int J Livest Res. 2017 Jan 1;1. </w:t>
      </w:r>
    </w:p>
    <w:p w14:paraId="43B637F5" w14:textId="77777777" w:rsidR="009D2F13" w:rsidRDefault="009D2F13" w:rsidP="009D2F13">
      <w:pPr>
        <w:pStyle w:val="Bibliography"/>
      </w:pPr>
      <w:r>
        <w:t>42.</w:t>
      </w:r>
      <w:r>
        <w:tab/>
        <w:t xml:space="preserve">Adamos DA, Kosmidis EK, Theophilidis G. Performance evaluation of PCA-based spike sorting algorithms. Comput Methods Programs Biomed. 2008 Sep 1;91(3):232–44. </w:t>
      </w:r>
    </w:p>
    <w:p w14:paraId="408D8EC4" w14:textId="77777777" w:rsidR="009D2F13" w:rsidRDefault="009D2F13" w:rsidP="009D2F13">
      <w:pPr>
        <w:pStyle w:val="Bibliography"/>
      </w:pPr>
      <w:r>
        <w:lastRenderedPageBreak/>
        <w:t>43.</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11AACA1A" w14:textId="77777777" w:rsidR="009D2F13" w:rsidRDefault="009D2F13" w:rsidP="009D2F13">
      <w:pPr>
        <w:pStyle w:val="Bibliography"/>
      </w:pPr>
      <w:r>
        <w:t>44.</w:t>
      </w:r>
      <w:r>
        <w:tab/>
        <w:t xml:space="preserve">Abeles M, Goldstein MH. Multispike train analysis. Proc IEEE. 1977 May;65(5):762–73. </w:t>
      </w:r>
    </w:p>
    <w:p w14:paraId="6017F334" w14:textId="77777777" w:rsidR="009D2F13" w:rsidRDefault="009D2F13" w:rsidP="009D2F13">
      <w:pPr>
        <w:pStyle w:val="Bibliography"/>
      </w:pPr>
      <w:r>
        <w:t>45.</w:t>
      </w:r>
      <w:r>
        <w:tab/>
        <w:t xml:space="preserve">Toosi R, Akhaee MA, Dehaqani MRA. An automatic spike sorting algorithm based on adaptive spike detection and a mixture of skew-t distributions. Sci Rep. 2021 Jul 6;11(1):13925. </w:t>
      </w:r>
    </w:p>
    <w:p w14:paraId="11D9EEBB" w14:textId="77777777" w:rsidR="009D2F13" w:rsidRDefault="009D2F13" w:rsidP="009D2F13">
      <w:pPr>
        <w:pStyle w:val="Bibliography"/>
      </w:pPr>
      <w:r>
        <w:t>46.</w:t>
      </w:r>
      <w:r>
        <w:tab/>
        <w:t xml:space="preserve">Hyvärinen A. Independent component analysis: recent advances. Philos Transact A Math Phys Eng Sci. 2013 Feb 13;371(1984):20110534. </w:t>
      </w:r>
    </w:p>
    <w:p w14:paraId="70A8316E" w14:textId="77777777" w:rsidR="009D2F13" w:rsidRDefault="009D2F13" w:rsidP="009D2F13">
      <w:pPr>
        <w:pStyle w:val="Bibliography"/>
      </w:pPr>
      <w:r>
        <w:t>47.</w:t>
      </w:r>
      <w:r>
        <w:tab/>
        <w:t xml:space="preserve">Tiganj Z, Mboup M. Neural spike sorting using iterative ICA and a deflation-based approach. J Neural Eng. 2012 Dec;9(6):066002. </w:t>
      </w:r>
    </w:p>
    <w:p w14:paraId="7F7D3D52" w14:textId="77777777" w:rsidR="009D2F13" w:rsidRDefault="009D2F13" w:rsidP="009D2F13">
      <w:pPr>
        <w:pStyle w:val="Bibliography"/>
      </w:pPr>
      <w:r>
        <w:t>48.</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02A67671" w14:textId="77777777" w:rsidR="009D2F13" w:rsidRDefault="009D2F13" w:rsidP="009D2F13">
      <w:pPr>
        <w:pStyle w:val="Bibliography"/>
      </w:pPr>
      <w:r>
        <w:t>49.</w:t>
      </w:r>
      <w:r>
        <w:tab/>
        <w:t xml:space="preserve">Tharwat A, Gaber T, Ibrahim A, Hassanien AE. Linear discriminant analysis: A detailed tutorial. Ai Commun. 2017 May 16;30:169-190,. </w:t>
      </w:r>
    </w:p>
    <w:p w14:paraId="471A8612" w14:textId="77777777" w:rsidR="009D2F13" w:rsidRDefault="009D2F13" w:rsidP="009D2F13">
      <w:pPr>
        <w:pStyle w:val="Bibliography"/>
      </w:pPr>
      <w:r>
        <w:t>50.</w:t>
      </w:r>
      <w:r>
        <w:tab/>
        <w:t xml:space="preserve">Tenenbaum JB, de Silva V, Langford JC. A global geometric framework for nonlinear dimensionality reduction. Science. 2000 Dec 22;290(5500):2319–23. </w:t>
      </w:r>
    </w:p>
    <w:p w14:paraId="5F964325" w14:textId="77777777" w:rsidR="009D2F13" w:rsidRDefault="009D2F13" w:rsidP="009D2F13">
      <w:pPr>
        <w:pStyle w:val="Bibliography"/>
      </w:pPr>
      <w:r>
        <w:t>51.</w:t>
      </w:r>
      <w:r>
        <w:tab/>
        <w:t xml:space="preserve">Zhou H, Wang F, Tao P. t-Distributed Stochastic Neighbor Embedding Method with the Least Information Loss for Macromolecular Simulations. J Chem Theory Comput. 2018 Nov 13;14(11):5499–510. </w:t>
      </w:r>
    </w:p>
    <w:p w14:paraId="229AD4C9" w14:textId="77777777" w:rsidR="009D2F13" w:rsidRDefault="009D2F13" w:rsidP="009D2F13">
      <w:pPr>
        <w:pStyle w:val="Bibliography"/>
      </w:pPr>
      <w:r>
        <w:t>52.</w:t>
      </w:r>
      <w:r>
        <w:tab/>
        <w:t>Leiber C, Miklautz L, Plant C, Böhm C. Benchmarking Deep Clustering Algorithms With ClustPy. In: 2023 IEEE International Conference on Data Mining Workshops (ICDMW) [Internet]. 2023 [cited 2025 Feb 10]. p. 625–32. Available from: https://ieeexplore.ieee.org/document/10411702</w:t>
      </w:r>
    </w:p>
    <w:p w14:paraId="28E1DD8A" w14:textId="77777777" w:rsidR="009D2F13" w:rsidRDefault="009D2F13" w:rsidP="009D2F13">
      <w:pPr>
        <w:pStyle w:val="Bibliography"/>
      </w:pPr>
      <w:r>
        <w:t>53.</w:t>
      </w:r>
      <w:r>
        <w:tab/>
        <w:t xml:space="preserve">Bengio Y, Lamblin P, Popovici D, Larochelle H, Montreal U. Greedy layer-wise training of deep networks. Vol. 19, Advances in Neural Information Processing Systems. 2007. </w:t>
      </w:r>
    </w:p>
    <w:p w14:paraId="7BFCCBA6" w14:textId="77777777" w:rsidR="009D2F13" w:rsidRDefault="009D2F13" w:rsidP="009D2F13">
      <w:pPr>
        <w:pStyle w:val="Bibliography"/>
      </w:pPr>
      <w:r>
        <w:t>54.</w:t>
      </w:r>
      <w:r>
        <w:tab/>
        <w:t xml:space="preserve">Xie J, Girshick R, Farhadi A. Unsupervised deep embedding for clustering analysis. In: Proceedings of the 33rd International Conference on International Conference on Machine Learning - Volume 48. New York, NY, USA: JMLR.org; 2016. p. 478–87. (ICML’16). </w:t>
      </w:r>
    </w:p>
    <w:p w14:paraId="2C1D9B50" w14:textId="77777777" w:rsidR="009D2F13" w:rsidRDefault="009D2F13" w:rsidP="009D2F13">
      <w:pPr>
        <w:pStyle w:val="Bibliography"/>
      </w:pPr>
      <w:r>
        <w:t>55.</w:t>
      </w:r>
      <w:r>
        <w:tab/>
        <w:t xml:space="preserve">Jiang Z, Zheng Y, Tan H, Tang B, Zhou H. Variational Deep Embedding: An Unsupervised and Generative Approach to Clustering. 2017;1965–72. </w:t>
      </w:r>
    </w:p>
    <w:p w14:paraId="06DC1738" w14:textId="77777777" w:rsidR="009D2F13" w:rsidRDefault="009D2F13" w:rsidP="009D2F13">
      <w:pPr>
        <w:pStyle w:val="Bibliography"/>
      </w:pPr>
      <w:r>
        <w:t>56.</w:t>
      </w:r>
      <w:r>
        <w:tab/>
        <w:t xml:space="preserve">McConville R, Santos-Rodríguez R, Piechocki RJ, Craddock I. N2D: (Not Too) Deep Clustering via Clustering the Local Manifold of an Autoencoded Embedding. In: 2020 25th </w:t>
      </w:r>
      <w:r>
        <w:lastRenderedPageBreak/>
        <w:t>International Conference on Pattern Recognition (ICPR) [Internet]. 2021 [cited 2025 Feb 10]. p. 5145–52. Available from: https://ieeexplore.ieee.org/document/9413131</w:t>
      </w:r>
    </w:p>
    <w:p w14:paraId="447379F0" w14:textId="77777777" w:rsidR="009D2F13" w:rsidRDefault="009D2F13" w:rsidP="009D2F13">
      <w:pPr>
        <w:pStyle w:val="Bibliography"/>
      </w:pPr>
      <w:r>
        <w:t>57.</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1D19C7AD" w14:textId="77777777" w:rsidR="009D2F13" w:rsidRDefault="009D2F13" w:rsidP="009D2F13">
      <w:pPr>
        <w:pStyle w:val="Bibliography"/>
      </w:pPr>
      <w:r>
        <w:t>58.</w:t>
      </w:r>
      <w:r>
        <w:tab/>
        <w:t xml:space="preserve">Rendón E, Abundez I, Arizmendi A, Quiroz EM. Internal versus External cluster validation indexes. 2011;5(1):8. </w:t>
      </w:r>
    </w:p>
    <w:p w14:paraId="010E0960" w14:textId="77777777" w:rsidR="009D2F13" w:rsidRDefault="009D2F13" w:rsidP="009D2F13">
      <w:pPr>
        <w:pStyle w:val="Bibliography"/>
      </w:pPr>
      <w:r>
        <w:t>59.</w:t>
      </w:r>
      <w:r>
        <w:tab/>
        <w:t xml:space="preserve">MacQueen J. Some methods for classification and analysis of multivariate observations. Proc Fifth Berkeley Symp Math Stat Probab Vol 1 Stat. 1967 Jan 1;5.1:281–98. </w:t>
      </w:r>
    </w:p>
    <w:p w14:paraId="128A4CF8" w14:textId="77777777" w:rsidR="009D2F13" w:rsidRDefault="009D2F13" w:rsidP="009D2F13">
      <w:pPr>
        <w:pStyle w:val="Bibliography"/>
      </w:pPr>
      <w:r>
        <w:t>60.</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5EB77633" w14:textId="77777777" w:rsidR="009D2F13" w:rsidRDefault="009D2F13" w:rsidP="009D2F13">
      <w:pPr>
        <w:pStyle w:val="Bibliography"/>
      </w:pPr>
      <w:r>
        <w:t>61.</w:t>
      </w:r>
      <w:r>
        <w:tab/>
        <w:t xml:space="preserve">Salganicoff M, Sarna M, Sax L, Gerstein GL. Unsupervised waveform classification for multi-neuron recordings: a real-time, software-based system. I. Algorithms and implementation. J Neurosci Methods. 1988 Oct;25(3):181–7. </w:t>
      </w:r>
    </w:p>
    <w:p w14:paraId="3F3E5908" w14:textId="77777777" w:rsidR="009D2F13" w:rsidRDefault="009D2F13" w:rsidP="009D2F13">
      <w:pPr>
        <w:pStyle w:val="Bibliography"/>
      </w:pPr>
      <w:r>
        <w:t>62.</w:t>
      </w:r>
      <w:r>
        <w:tab/>
        <w:t xml:space="preserve">Caro-Martín CR, Delgado-García JM, Gruart A, Sánchez-Campusano R. Spike sorting based on shape, phase, and distribution features, and K-TOPS clustering with validity and error indices. Sci Rep. 2018 Dec 12;8(1):17796. </w:t>
      </w:r>
    </w:p>
    <w:p w14:paraId="55EA699D" w14:textId="77777777" w:rsidR="009D2F13" w:rsidRDefault="009D2F13" w:rsidP="009D2F13">
      <w:pPr>
        <w:pStyle w:val="Bibliography"/>
      </w:pPr>
      <w:r>
        <w:t>63.</w:t>
      </w:r>
      <w:r>
        <w:tab/>
        <w:t xml:space="preserve">Hubert L, Arabie P. Comparing partitions. J Classif. 1985 Dec 1;2(1):193–218. </w:t>
      </w:r>
    </w:p>
    <w:p w14:paraId="1CE2807B" w14:textId="77777777" w:rsidR="009D2F13" w:rsidRDefault="009D2F13" w:rsidP="009D2F13">
      <w:pPr>
        <w:pStyle w:val="Bibliography"/>
      </w:pPr>
      <w:r>
        <w:t>64.</w:t>
      </w:r>
      <w:r>
        <w:tab/>
        <w:t xml:space="preserve">Vinh NX, Epps J, Bailey J. Information Theoretic Measures for Clusterings Comparison: Variants, Properties, Normalization and Correction for Chance. :18. </w:t>
      </w:r>
    </w:p>
    <w:p w14:paraId="3867BD5C" w14:textId="77777777" w:rsidR="009D2F13" w:rsidRDefault="009D2F13" w:rsidP="009D2F13">
      <w:pPr>
        <w:pStyle w:val="Bibliography"/>
      </w:pPr>
      <w:r>
        <w:t>65.</w:t>
      </w:r>
      <w:r>
        <w:tab/>
        <w:t xml:space="preserve">Steinley D. Properties of the Hubert-Arable Adjusted Rand Index. Psychol Methods. 2004;9(3):386–96. </w:t>
      </w:r>
    </w:p>
    <w:p w14:paraId="7ED8419E" w14:textId="77777777" w:rsidR="009D2F13" w:rsidRDefault="009D2F13" w:rsidP="009D2F13">
      <w:pPr>
        <w:pStyle w:val="Bibliography"/>
      </w:pPr>
      <w:r>
        <w:t>66.</w:t>
      </w:r>
      <w:r>
        <w:tab/>
        <w:t xml:space="preserve">Fowlkes EB, Mallows CL. A Method for Comparing Two Hierarchical Clusterings. J Am Stat Assoc. 1983;78(383):553–69. </w:t>
      </w:r>
    </w:p>
    <w:p w14:paraId="495A4A60" w14:textId="77777777" w:rsidR="009D2F13" w:rsidRDefault="009D2F13" w:rsidP="009D2F13">
      <w:pPr>
        <w:pStyle w:val="Bibliography"/>
      </w:pPr>
      <w:r>
        <w:t>67.</w:t>
      </w:r>
      <w:r>
        <w:tab/>
        <w:t xml:space="preserve">Strehl A, Ghosh J. Cluster Ensembles --- A Knowledge Reuse Framework for Combining Multiple Partitions. J Mach Learn Res. 2002;3(Dec):583–617. </w:t>
      </w:r>
    </w:p>
    <w:p w14:paraId="27E42802" w14:textId="77777777" w:rsidR="009D2F13" w:rsidRDefault="009D2F13" w:rsidP="009D2F13">
      <w:pPr>
        <w:pStyle w:val="Bibliography"/>
      </w:pPr>
      <w:r>
        <w:t>68.</w:t>
      </w:r>
      <w:r>
        <w:tab/>
        <w:t xml:space="preserve">Lazarenko D, Bonald T. Pairwise Adjusted Mutual Information. 2021. </w:t>
      </w:r>
    </w:p>
    <w:p w14:paraId="76DF941D" w14:textId="77777777" w:rsidR="009D2F13" w:rsidRDefault="009D2F13" w:rsidP="009D2F13">
      <w:pPr>
        <w:pStyle w:val="Bibliography"/>
      </w:pPr>
      <w:r>
        <w:t>69.</w:t>
      </w:r>
      <w:r>
        <w:tab/>
        <w:t xml:space="preserve">Vinh N, Epps J, Bailey J. Information theoretic measures for clusterings comparison: Is a correction for chance necessary? ICML. 2009. 135 p. </w:t>
      </w:r>
    </w:p>
    <w:p w14:paraId="7A420FFF" w14:textId="77777777" w:rsidR="009D2F13" w:rsidRDefault="009D2F13" w:rsidP="009D2F13">
      <w:pPr>
        <w:pStyle w:val="Bibliography"/>
      </w:pPr>
      <w:r>
        <w:t>70.</w:t>
      </w:r>
      <w:r>
        <w:tab/>
        <w:t xml:space="preserve">Rosenberg A, Hirschberg J. V-Measure: A Conditional Entropy-Based External Cluster Evaluation Measure. In 2007. p. 410–20. </w:t>
      </w:r>
    </w:p>
    <w:p w14:paraId="536CA664" w14:textId="77777777" w:rsidR="009D2F13" w:rsidRDefault="009D2F13" w:rsidP="009D2F13">
      <w:pPr>
        <w:pStyle w:val="Bibliography"/>
      </w:pPr>
      <w:r>
        <w:lastRenderedPageBreak/>
        <w:t>71.</w:t>
      </w:r>
      <w:r>
        <w:tab/>
        <w:t xml:space="preserve">Caliński T, JA H. A Dendrite Method for Cluster Analysis. Commun Stat - Theory Methods. 1974 Jan 1;3:1–27. </w:t>
      </w:r>
    </w:p>
    <w:p w14:paraId="0A3834CE" w14:textId="77777777" w:rsidR="009D2F13" w:rsidRDefault="009D2F13" w:rsidP="009D2F13">
      <w:pPr>
        <w:pStyle w:val="Bibliography"/>
      </w:pPr>
      <w:r>
        <w:t>72.</w:t>
      </w:r>
      <w:r>
        <w:tab/>
        <w:t xml:space="preserve">Davies DL, Bouldin DW. A Cluster Separation Measure. IEEE Trans Pattern Anal Mach Intell. 1979 Apr;PAMI-1(2):224–7. </w:t>
      </w:r>
    </w:p>
    <w:p w14:paraId="294E7A96" w14:textId="77777777" w:rsidR="009D2F13" w:rsidRDefault="009D2F13" w:rsidP="009D2F13">
      <w:pPr>
        <w:pStyle w:val="Bibliography"/>
      </w:pPr>
      <w:r>
        <w:t>73.</w:t>
      </w:r>
      <w:r>
        <w:tab/>
        <w:t xml:space="preserve">Halkidi M, Batistakis Y, Vazirgiannis M. On Clustering Validation Techniques. J Intell Inf Syst. 2001 Dec 1;17(2):107–45. </w:t>
      </w:r>
    </w:p>
    <w:p w14:paraId="42C1855D" w14:textId="77777777" w:rsidR="009D2F13" w:rsidRDefault="009D2F13" w:rsidP="009D2F13">
      <w:pPr>
        <w:pStyle w:val="Bibliography"/>
      </w:pPr>
      <w:r>
        <w:t>74.</w:t>
      </w:r>
      <w:r>
        <w:tab/>
        <w:t xml:space="preserve">Rousseeuw PJ. Silhouettes: A graphical aid to the interpretation and validation of cluster analysis. J Comput Appl Math. 1987 Nov 1;20:53–65. </w:t>
      </w:r>
    </w:p>
    <w:p w14:paraId="15261575" w14:textId="77777777" w:rsidR="009D2F13" w:rsidRDefault="009D2F13" w:rsidP="009D2F13">
      <w:pPr>
        <w:pStyle w:val="Bibliography"/>
      </w:pPr>
      <w:r>
        <w:t>75.</w:t>
      </w:r>
      <w:r>
        <w:tab/>
        <w:t xml:space="preserve">Eom J, Park IY, Kim S, Jang H, Park S, Huh Y, et al. Deep-learned spike representations and sorting via an ensemble of auto-encoders. Neural Netw. 2021 Feb 1;134:131–42. </w:t>
      </w:r>
    </w:p>
    <w:p w14:paraId="7111E6B8" w14:textId="77777777" w:rsidR="009D2F13" w:rsidRDefault="009D2F13" w:rsidP="009D2F13">
      <w:pPr>
        <w:pStyle w:val="Bibliography"/>
      </w:pPr>
      <w:r>
        <w:t>76.</w:t>
      </w:r>
      <w:r>
        <w:tab/>
        <w:t xml:space="preserve">Wegier W, Ksieniewicz P. Application of Imbalanced Data Classification Quality Metrics as Weighting Methods of the Ensemble Data Stream Classification Algorithms. Entropy Basel Switz. 2020 Jul 31;22(8):E849. </w:t>
      </w:r>
    </w:p>
    <w:p w14:paraId="56CD0A0B" w14:textId="77777777" w:rsidR="009D2F13" w:rsidRDefault="009D2F13" w:rsidP="009D2F13">
      <w:pPr>
        <w:pStyle w:val="Bibliography"/>
      </w:pPr>
      <w:r>
        <w:t>77.</w:t>
      </w:r>
      <w:r>
        <w:tab/>
        <w:t xml:space="preserve">Sun Y, Wong AKC, Kamel MS. Classification of imbalanced data: a review. Int J Pattern Recognit Artif Intell. 2009 Jun;23(04):687–719. </w:t>
      </w:r>
    </w:p>
    <w:p w14:paraId="130722BD" w14:textId="77777777" w:rsidR="009D2F13" w:rsidRDefault="009D2F13" w:rsidP="009D2F13">
      <w:pPr>
        <w:pStyle w:val="Bibliography"/>
      </w:pPr>
      <w:r>
        <w:t>78.</w:t>
      </w:r>
      <w:r>
        <w:tab/>
        <w:t xml:space="preserve">Joshi MV, Kumar V, Agarwal RC. Evaluating boosting algorithms to classify rare classes: comparison and improvements. In: Proceedings 2001 IEEE International Conference on Data Mining. 2001. p. 257–64. </w:t>
      </w:r>
    </w:p>
    <w:p w14:paraId="13CC5EDD" w14:textId="77777777" w:rsidR="009D2F13" w:rsidRDefault="009D2F13" w:rsidP="009D2F13">
      <w:pPr>
        <w:pStyle w:val="Bibliography"/>
      </w:pPr>
      <w:r>
        <w:t>79.</w:t>
      </w:r>
      <w:r>
        <w:tab/>
        <w:t xml:space="preserve">Weiss GM. Mining with rarity: a unifying framework. ACM SIGKDD Explor Newsl. 2004 Jun;6(1):7–19. </w:t>
      </w:r>
    </w:p>
    <w:p w14:paraId="22601296" w14:textId="77777777" w:rsidR="009D2F13" w:rsidRDefault="009D2F13" w:rsidP="009D2F13">
      <w:pPr>
        <w:pStyle w:val="Bibliography"/>
      </w:pPr>
      <w:r>
        <w:t>80.</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720E92FF" w:rsidR="000F5AF6" w:rsidRPr="000F5AF6" w:rsidRDefault="000F5AF6" w:rsidP="000F5AF6">
      <w:r>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4"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1309282837">
    <w:abstractNumId w:val="4"/>
  </w:num>
  <w:num w:numId="2" w16cid:durableId="935869397">
    <w:abstractNumId w:val="2"/>
  </w:num>
  <w:num w:numId="3" w16cid:durableId="329527650">
    <w:abstractNumId w:val="0"/>
  </w:num>
  <w:num w:numId="4" w16cid:durableId="1518108465">
    <w:abstractNumId w:val="3"/>
  </w:num>
  <w:num w:numId="5" w16cid:durableId="7186728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647FF"/>
    <w:rsid w:val="00066AAB"/>
    <w:rsid w:val="000934B2"/>
    <w:rsid w:val="000C0258"/>
    <w:rsid w:val="000E49B2"/>
    <w:rsid w:val="000F5AF6"/>
    <w:rsid w:val="00107749"/>
    <w:rsid w:val="00117613"/>
    <w:rsid w:val="00176C5F"/>
    <w:rsid w:val="00180CD3"/>
    <w:rsid w:val="00197DDF"/>
    <w:rsid w:val="001C0FF9"/>
    <w:rsid w:val="001E257A"/>
    <w:rsid w:val="001E74D7"/>
    <w:rsid w:val="001F2569"/>
    <w:rsid w:val="001F4912"/>
    <w:rsid w:val="002176A7"/>
    <w:rsid w:val="002505D8"/>
    <w:rsid w:val="002670BF"/>
    <w:rsid w:val="002734B3"/>
    <w:rsid w:val="00284D80"/>
    <w:rsid w:val="00290861"/>
    <w:rsid w:val="002E5F0E"/>
    <w:rsid w:val="0032247D"/>
    <w:rsid w:val="00323BB1"/>
    <w:rsid w:val="00325B6F"/>
    <w:rsid w:val="0033069B"/>
    <w:rsid w:val="003319BB"/>
    <w:rsid w:val="00337AEE"/>
    <w:rsid w:val="00346770"/>
    <w:rsid w:val="0035005A"/>
    <w:rsid w:val="003560BE"/>
    <w:rsid w:val="003C3961"/>
    <w:rsid w:val="003C3D1C"/>
    <w:rsid w:val="003C4410"/>
    <w:rsid w:val="003D4F39"/>
    <w:rsid w:val="003F0651"/>
    <w:rsid w:val="00442177"/>
    <w:rsid w:val="00461C02"/>
    <w:rsid w:val="00474DE6"/>
    <w:rsid w:val="004A58A9"/>
    <w:rsid w:val="004C12D3"/>
    <w:rsid w:val="004C4403"/>
    <w:rsid w:val="004C6183"/>
    <w:rsid w:val="004D3100"/>
    <w:rsid w:val="004E3875"/>
    <w:rsid w:val="004F7042"/>
    <w:rsid w:val="00513C62"/>
    <w:rsid w:val="00517628"/>
    <w:rsid w:val="00532CCA"/>
    <w:rsid w:val="00574321"/>
    <w:rsid w:val="00590BA5"/>
    <w:rsid w:val="005C5E54"/>
    <w:rsid w:val="00612AB0"/>
    <w:rsid w:val="006205A5"/>
    <w:rsid w:val="0062314B"/>
    <w:rsid w:val="00670A60"/>
    <w:rsid w:val="00684191"/>
    <w:rsid w:val="006B137A"/>
    <w:rsid w:val="006B5425"/>
    <w:rsid w:val="006F25BF"/>
    <w:rsid w:val="00701E9E"/>
    <w:rsid w:val="0071432D"/>
    <w:rsid w:val="00737704"/>
    <w:rsid w:val="007608C6"/>
    <w:rsid w:val="00760D60"/>
    <w:rsid w:val="007A03DD"/>
    <w:rsid w:val="007A5116"/>
    <w:rsid w:val="007B6091"/>
    <w:rsid w:val="007B78A8"/>
    <w:rsid w:val="007D07FB"/>
    <w:rsid w:val="007E1C53"/>
    <w:rsid w:val="008175B2"/>
    <w:rsid w:val="0083641E"/>
    <w:rsid w:val="00845648"/>
    <w:rsid w:val="00852F22"/>
    <w:rsid w:val="008A553B"/>
    <w:rsid w:val="008A5B18"/>
    <w:rsid w:val="008B2AD5"/>
    <w:rsid w:val="008C16EC"/>
    <w:rsid w:val="00912C37"/>
    <w:rsid w:val="00925406"/>
    <w:rsid w:val="00963B8A"/>
    <w:rsid w:val="00980915"/>
    <w:rsid w:val="00982FA9"/>
    <w:rsid w:val="0098589B"/>
    <w:rsid w:val="009D2F13"/>
    <w:rsid w:val="009E48F9"/>
    <w:rsid w:val="009F0F15"/>
    <w:rsid w:val="009F6C8D"/>
    <w:rsid w:val="00A1074B"/>
    <w:rsid w:val="00A2336F"/>
    <w:rsid w:val="00A322CD"/>
    <w:rsid w:val="00A3786A"/>
    <w:rsid w:val="00A42413"/>
    <w:rsid w:val="00A429E9"/>
    <w:rsid w:val="00A76390"/>
    <w:rsid w:val="00A9149C"/>
    <w:rsid w:val="00A942E2"/>
    <w:rsid w:val="00AC456A"/>
    <w:rsid w:val="00AD6CA2"/>
    <w:rsid w:val="00B43256"/>
    <w:rsid w:val="00B446ED"/>
    <w:rsid w:val="00B65C59"/>
    <w:rsid w:val="00B84BF0"/>
    <w:rsid w:val="00B957A1"/>
    <w:rsid w:val="00BA72E5"/>
    <w:rsid w:val="00C22204"/>
    <w:rsid w:val="00C23298"/>
    <w:rsid w:val="00C56A4B"/>
    <w:rsid w:val="00C5747C"/>
    <w:rsid w:val="00C64F40"/>
    <w:rsid w:val="00C67199"/>
    <w:rsid w:val="00C71B32"/>
    <w:rsid w:val="00C90CE5"/>
    <w:rsid w:val="00CA2FD3"/>
    <w:rsid w:val="00CC2510"/>
    <w:rsid w:val="00CD0B72"/>
    <w:rsid w:val="00CD5168"/>
    <w:rsid w:val="00D21D5B"/>
    <w:rsid w:val="00D2526C"/>
    <w:rsid w:val="00D569A6"/>
    <w:rsid w:val="00D64805"/>
    <w:rsid w:val="00D92DB3"/>
    <w:rsid w:val="00DC4759"/>
    <w:rsid w:val="00DF31A2"/>
    <w:rsid w:val="00E42FAB"/>
    <w:rsid w:val="00E552AA"/>
    <w:rsid w:val="00E7013C"/>
    <w:rsid w:val="00E829C9"/>
    <w:rsid w:val="00EF02C2"/>
    <w:rsid w:val="00EF59AF"/>
    <w:rsid w:val="00F0267D"/>
    <w:rsid w:val="00F06F96"/>
    <w:rsid w:val="00F52175"/>
    <w:rsid w:val="00F56DD6"/>
    <w:rsid w:val="00F74AE0"/>
    <w:rsid w:val="00F763E5"/>
    <w:rsid w:val="00F87881"/>
    <w:rsid w:val="00F96C4B"/>
    <w:rsid w:val="00FA0F61"/>
    <w:rsid w:val="00FC49A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39</TotalTime>
  <Pages>23</Pages>
  <Words>48086</Words>
  <Characters>274094</Characters>
  <Application>Microsoft Office Word</Application>
  <DocSecurity>0</DocSecurity>
  <Lines>2284</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305</cp:revision>
  <dcterms:created xsi:type="dcterms:W3CDTF">2025-01-20T19:30:00Z</dcterms:created>
  <dcterms:modified xsi:type="dcterms:W3CDTF">2025-05-02T0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wQC2BQlZ"/&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s&gt;&lt;/data&gt;</vt:lpwstr>
  </property>
</Properties>
</file>